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A679B" w:rsidRPr="0081413E" w:rsidRDefault="005A679B" w:rsidP="005A679B">
      <w:pPr>
        <w:jc w:val="both"/>
      </w:pPr>
      <w:r>
        <w:rPr>
          <w:b/>
        </w:rPr>
        <w:t xml:space="preserve">Online Supplementary Table. </w:t>
      </w:r>
      <w:r>
        <w:rPr>
          <w:sz w:val="18"/>
          <w:szCs w:val="18"/>
        </w:rPr>
        <w:t>C</w:t>
      </w:r>
      <w:r w:rsidRPr="00DE4A25">
        <w:rPr>
          <w:sz w:val="18"/>
          <w:szCs w:val="18"/>
        </w:rPr>
        <w:t>haracteristics</w:t>
      </w:r>
      <w:r>
        <w:rPr>
          <w:sz w:val="18"/>
          <w:szCs w:val="18"/>
        </w:rPr>
        <w:t xml:space="preserve"> of studies included in the review.</w:t>
      </w:r>
      <w:bookmarkStart w:id="0" w:name="_GoBack"/>
      <w:bookmarkEnd w:id="0"/>
    </w:p>
    <w:tbl>
      <w:tblPr>
        <w:tblStyle w:val="TableGrid3"/>
        <w:tblW w:w="0" w:type="auto"/>
        <w:tblLook w:val="04A0" w:firstRow="1" w:lastRow="0" w:firstColumn="1" w:lastColumn="0" w:noHBand="0" w:noVBand="1"/>
      </w:tblPr>
      <w:tblGrid>
        <w:gridCol w:w="1162"/>
        <w:gridCol w:w="1180"/>
        <w:gridCol w:w="1456"/>
        <w:gridCol w:w="1441"/>
        <w:gridCol w:w="1137"/>
        <w:gridCol w:w="2625"/>
        <w:gridCol w:w="3441"/>
        <w:gridCol w:w="1507"/>
      </w:tblGrid>
      <w:tr w:rsidR="00A2492F" w:rsidRPr="00B171D2" w:rsidTr="00110624">
        <w:trPr>
          <w:trHeight w:val="557"/>
        </w:trPr>
        <w:tc>
          <w:tcPr>
            <w:tcW w:w="116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>First author (Year), country</w:t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>Population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>Sample size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>Design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 xml:space="preserve">Patients dementia stage 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 xml:space="preserve">Outcome measures  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>Process measures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  <w:r w:rsidRPr="00B171D2">
              <w:rPr>
                <w:rFonts w:cstheme="minorHAnsi"/>
                <w:b/>
                <w:sz w:val="18"/>
                <w:szCs w:val="18"/>
              </w:rPr>
              <w:t xml:space="preserve">Quality assessment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Bonner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Bonner&lt;/Author&gt;&lt;Year&gt;2014&lt;/Year&gt;&lt;RecNum&gt;31&lt;/RecNum&gt;&lt;DisplayText&gt;(Bonner et al., 2014)&lt;/DisplayText&gt;&lt;record&gt;&lt;rec-number&gt;31&lt;/rec-number&gt;&lt;foreign-keys&gt;&lt;key app="EN" db-id="dzfp2rrd3aw5tyefx9lxzr5ozedevse9frda" timestamp="1544500260"&gt;31&lt;/key&gt;&lt;/foreign-keys&gt;&lt;ref-type name="Journal Article"&gt;17&lt;/ref-type&gt;&lt;contributors&gt;&lt;authors&gt;&lt;author&gt;Bonner, G. J.&lt;/author&gt;&lt;author&gt;Wang, E.&lt;/author&gt;&lt;author&gt;Wilkie, D. J.&lt;/author&gt;&lt;author&gt;Ferrans, C. E.&lt;/author&gt;&lt;author&gt;Dancy, B.&lt;/author&gt;&lt;author&gt;Watkins, Y.&lt;/author&gt;&lt;/authors&gt;&lt;/contributors&gt;&lt;auth-address&gt;University of Illinois, USA.&lt;/auth-address&gt;&lt;titles&gt;&lt;title&gt;Advance care treatment plan (ACT-Plan) for African American family caregivers: a pilot study&lt;/title&gt;&lt;secondary-title&gt;Dementia (London)&lt;/secondary-title&gt;&lt;alt-title&gt;Dementia (London, England)&lt;/alt-title&gt;&lt;/titles&gt;&lt;periodical&gt;&lt;full-title&gt;Dementia (London)&lt;/full-title&gt;&lt;abbr-1&gt;Dementia (London, England)&lt;/abbr-1&gt;&lt;/periodical&gt;&lt;alt-periodical&gt;&lt;full-title&gt;Dementia (London)&lt;/full-title&gt;&lt;abbr-1&gt;Dementia (London, England)&lt;/abbr-1&gt;&lt;/alt-periodical&gt;&lt;pages&gt;79-95&lt;/pages&gt;&lt;volume&gt;13&lt;/volume&gt;&lt;number&gt;1&lt;/number&gt;&lt;edition&gt;2014/01/02&lt;/edition&gt;&lt;keywords&gt;&lt;keyword&gt;African Americans&lt;/keyword&gt;&lt;keyword&gt;advance care planning&lt;/keyword&gt;&lt;keyword&gt;dementia caregivers&lt;/keyword&gt;&lt;/keywords&gt;&lt;dates&gt;&lt;year&gt;2014&lt;/year&gt;&lt;pub-dates&gt;&lt;date&gt;Jan&lt;/date&gt;&lt;/pub-dates&gt;&lt;/dates&gt;&lt;isbn&gt;1471-3012&lt;/isbn&gt;&lt;accession-num&gt;24381040&lt;/accession-num&gt;&lt;urls&gt;&lt;/urls&gt;&lt;custom2&gt;Pmc3882894&lt;/custom2&gt;&lt;custom6&gt;Nihms498532&lt;/custom6&gt;&lt;electronic-resource-num&gt;10.1177/1471301212449408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Bonner et al.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African-American (AA) caregivers whose relatives were enrolled in adult day care </w:t>
            </w:r>
            <w:proofErr w:type="spellStart"/>
            <w:r w:rsidRPr="00B171D2">
              <w:rPr>
                <w:rFonts w:cstheme="minorHAnsi"/>
                <w:sz w:val="18"/>
                <w:szCs w:val="18"/>
              </w:rPr>
              <w:t>centers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located in AA urban communities in Chicago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N=68 (Intervention: n=35; control: n=33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Pre/post intervention 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Mixed, Self-reported</w:t>
            </w:r>
          </w:p>
        </w:tc>
        <w:tc>
          <w:tcPr>
            <w:tcW w:w="2801" w:type="dxa"/>
          </w:tcPr>
          <w:p w:rsidR="005A679B" w:rsidRPr="00B171D2" w:rsidRDefault="002F438D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arer</w:t>
            </w:r>
            <w:r w:rsidR="005A679B" w:rsidRPr="00B171D2">
              <w:rPr>
                <w:rFonts w:cstheme="minorHAnsi"/>
                <w:sz w:val="18"/>
                <w:szCs w:val="18"/>
              </w:rPr>
              <w:t>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carer decision making self-efficacy 26.4 vs. 30.6 (P 0.02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6" w:type="dxa"/>
            <w:shd w:val="clear" w:color="auto" w:fill="auto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s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ore accurate knowledge of effectiveness of CPR (p &lt;.001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carer  knowledge of dementia (P 0.21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duction in SDM intention to use CPR 367% change vs. 38% control, MV 100% change vs. – 6% control, TF 240% change vs. 30% control  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Hilgeman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Hilgeman&lt;/Author&gt;&lt;Year&gt;2014&lt;/Year&gt;&lt;RecNum&gt;34&lt;/RecNum&gt;&lt;DisplayText&gt;(Hilgeman et al., 2014)&lt;/DisplayText&gt;&lt;record&gt;&lt;rec-number&gt;34&lt;/rec-number&gt;&lt;foreign-keys&gt;&lt;key app="EN" db-id="dzfp2rrd3aw5tyefx9lxzr5ozedevse9frda" timestamp="1544500261"&gt;34&lt;/key&gt;&lt;/foreign-keys&gt;&lt;ref-type name="Journal Article"&gt;17&lt;/ref-type&gt;&lt;contributors&gt;&lt;authors&gt;&lt;author&gt;Hilgeman, M. M.&lt;/author&gt;&lt;author&gt;Allen, R. S.&lt;/author&gt;&lt;author&gt;Snow, A. L.&lt;/author&gt;&lt;author&gt;Durkin, D. W.&lt;/author&gt;&lt;author&gt;DeCoster, J.&lt;/author&gt;&lt;author&gt;Burgio, L. D.&lt;/author&gt;&lt;/authors&gt;&lt;/contributors&gt;&lt;auth-address&gt;a Research and Development Service, Tuscaloosa VA Medical Center , Tuscaloosa , AL , USA.&lt;/auth-address&gt;&lt;titles&gt;&lt;title&gt;Preserving Identity and Planning for Advance Care (PIPAC): preliminary outcomes from a patient-centered intervention for individuals with mild dementia&lt;/title&gt;&lt;secondary-title&gt;Aging Ment Health&lt;/secondary-title&gt;&lt;alt-title&gt;Aging &amp;amp; mental health&lt;/alt-title&gt;&lt;/titles&gt;&lt;periodical&gt;&lt;full-title&gt;Aging Ment Health&lt;/full-title&gt;&lt;abbr-1&gt;Aging &amp;amp; mental health&lt;/abbr-1&gt;&lt;/periodical&gt;&lt;alt-periodical&gt;&lt;full-title&gt;Aging Ment Health&lt;/full-title&gt;&lt;abbr-1&gt;Aging &amp;amp; mental health&lt;/abbr-1&gt;&lt;/alt-periodical&gt;&lt;pages&gt;411-24&lt;/pages&gt;&lt;volume&gt;18&lt;/volume&gt;&lt;number&gt;4&lt;/number&gt;&lt;edition&gt;2013/12/24&lt;/edition&gt;&lt;dates&gt;&lt;year&gt;2014&lt;/year&gt;&lt;pub-dates&gt;&lt;date&gt;May&lt;/date&gt;&lt;/pub-dates&gt;&lt;/dates&gt;&lt;isbn&gt;1360-7863&lt;/isbn&gt;&lt;accession-num&gt;24359036&lt;/accession-num&gt;&lt;urls&gt;&lt;/urls&gt;&lt;electronic-resource-num&gt;10.1080/13607863.2013.868403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Hilgeman et al.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dividuals with mild dementia; Mild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linical dementia rating (CDR) .5 or 1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N=18 (Intervention: n=10; control: n=8) 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RCT 2 group comparison with blocked randomisation</w:t>
            </w:r>
          </w:p>
        </w:tc>
        <w:tc>
          <w:tcPr>
            <w:tcW w:w="1156" w:type="dxa"/>
          </w:tcPr>
          <w:p w:rsidR="005A679B" w:rsidRPr="00B171D2" w:rsidRDefault="00B01EE3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Mild,  c</w:t>
            </w:r>
            <w:r w:rsidR="005A679B" w:rsidRPr="00B171D2">
              <w:rPr>
                <w:rFonts w:cstheme="minorHAnsi"/>
                <w:bCs/>
                <w:sz w:val="18"/>
                <w:szCs w:val="18"/>
              </w:rPr>
              <w:t>linical dementia rating (CDR) .5 or 1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PWD;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depression F (1, 15) = 5.51 ( 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27),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dependence in mobility F (1, 15) = 2.72 ( 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15), Increased quality of life  F (1, 15) = 1.13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= 0:07,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mproved coping F (1, 16) = 3.35 ( 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17),,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ing rating of 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d QOL F ( (1, 14) =5.41  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28),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depression F (1, 14) = 1.72  n</w:t>
            </w:r>
            <w:r w:rsidRPr="00B171D2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171D2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11),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in anxiety, meaning,  social engagement and  emotional support 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F3875">
              <w:rPr>
                <w:rFonts w:cstheme="minorHAnsi"/>
                <w:sz w:val="18"/>
                <w:szCs w:val="18"/>
              </w:rPr>
              <w:t>Reduction in decisional conflict (F (1, 14) = 3.74 ( n</w:t>
            </w:r>
            <w:r w:rsidRPr="00BF3875">
              <w:rPr>
                <w:rFonts w:cstheme="minorHAnsi"/>
                <w:sz w:val="18"/>
                <w:szCs w:val="18"/>
                <w:vertAlign w:val="superscript"/>
              </w:rPr>
              <w:t>2</w:t>
            </w:r>
            <w:r w:rsidRPr="00BF3875">
              <w:rPr>
                <w:rFonts w:cstheme="minorHAnsi"/>
                <w:sz w:val="18"/>
                <w:szCs w:val="18"/>
                <w:vertAlign w:val="subscript"/>
              </w:rPr>
              <w:t>p</w:t>
            </w:r>
            <w:r w:rsidRPr="00BF3875">
              <w:rPr>
                <w:rFonts w:cstheme="minorHAnsi"/>
                <w:sz w:val="18"/>
                <w:szCs w:val="18"/>
              </w:rPr>
              <w:t xml:space="preserve"> 0.21)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Good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Lewis (2015), Australia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Lewis&lt;/Author&gt;&lt;Year&gt;2015&lt;/Year&gt;&lt;RecNum&gt;25&lt;/RecNum&gt;&lt;DisplayText&gt;(Lewis, Rand, Mullaly, Mellor, &amp;amp; Macfarlane, 2015)&lt;/DisplayText&gt;&lt;record&gt;&lt;rec-number&gt;25&lt;/rec-number&gt;&lt;foreign-keys&gt;&lt;key app="EN" db-id="dzfp2rrd3aw5tyefx9lxzr5ozedevse9frda" timestamp="1544500259"&gt;25&lt;/key&gt;&lt;/foreign-keys&gt;&lt;ref-type name="Journal Article"&gt;17&lt;/ref-type&gt;&lt;contributors&gt;&lt;authors&gt;&lt;author&gt;Lewis, Matthew&lt;/author&gt;&lt;author&gt;Rand, Elizabeth&lt;/author&gt;&lt;author&gt;Mullaly, Elizabeth&lt;/author&gt;&lt;author&gt;Mellor, David&lt;/author&gt;&lt;author&gt;Macfarlane, Stephen&lt;/author&gt;&lt;/authors&gt;&lt;/contributors&gt;&lt;titles&gt;&lt;title&gt;Uptake of a newly implemented advance care planning program in a dementia diagnostic service&lt;/title&gt;&lt;secondary-title&gt;Age and Ageing&lt;/secondary-title&gt;&lt;/titles&gt;&lt;periodical&gt;&lt;full-title&gt;Age Ageing&lt;/full-title&gt;&lt;abbr-1&gt;Age and ageing&lt;/abbr-1&gt;&lt;/periodical&gt;&lt;pages&gt;1045-1049&lt;/pages&gt;&lt;volume&gt;44&lt;/volume&gt;&lt;number&gt;6&lt;/number&gt;&lt;keywords&gt;&lt;keyword&gt;Dementia&lt;/keyword&gt;&lt;keyword&gt;Diagnosis&lt;/keyword&gt;&lt;keyword&gt;Caregivers&lt;/keyword&gt;&lt;keyword&gt;Cognitive Impairment&lt;/keyword&gt;&lt;keyword&gt;Decision Making&lt;/keyword&gt;&lt;keyword&gt;Patients&lt;/keyword&gt;&lt;keyword&gt;Statistical Data&lt;/keyword&gt;&lt;keyword&gt;Attitudes&lt;/keyword&gt;&lt;keyword&gt;Psychological Attitudes&lt;/keyword&gt;&lt;keyword&gt;Surveys&lt;/keyword&gt;&lt;keyword&gt;Advance Directives&lt;/keyword&gt;&lt;/keywords&gt;&lt;dates&gt;&lt;year&gt;2015&lt;/year&gt;&lt;/dates&gt;&lt;isbn&gt;0002-0729&lt;/isbn&gt;&lt;work-type&gt;Journal Article&lt;/work-type&gt;&lt;urls&gt;&lt;related-urls&gt;&lt;url&gt;http://ezproxy.library.usyd.edu.au/login?url=http://search.ebscohost.com/login.aspx?direct=true&amp;amp;db=gnh&amp;amp;AN=EP110556331&amp;amp;site=ehost-live&amp;amp;scope=site&lt;/url&gt;&lt;/related-urls&gt;&lt;/urls&gt;&lt;remote-database-name&gt;gnh&lt;/remote-database-name&gt;&lt;remote-database-provider&gt;EBSCOhost&lt;/remote-database-provider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 xml:space="preserve">(Lewis, </w:t>
            </w:r>
            <w:r w:rsidR="00200D78">
              <w:rPr>
                <w:rFonts w:cstheme="minorHAnsi"/>
                <w:noProof/>
                <w:sz w:val="18"/>
                <w:szCs w:val="18"/>
              </w:rPr>
              <w:lastRenderedPageBreak/>
              <w:t>Rand, Mullaly, Mellor, &amp; Macfarlane, 2015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Clients and their carers diagnosed </w:t>
            </w:r>
            <w:r w:rsidRPr="00B171D2">
              <w:rPr>
                <w:rFonts w:cstheme="minorHAnsi"/>
                <w:sz w:val="18"/>
                <w:szCs w:val="18"/>
              </w:rPr>
              <w:lastRenderedPageBreak/>
              <w:t>with MCI or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 xml:space="preserve">N=189 (Clients: n=97;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Carers: n=92)</w:t>
            </w:r>
          </w:p>
        </w:tc>
        <w:tc>
          <w:tcPr>
            <w:tcW w:w="1441" w:type="dxa"/>
            <w:shd w:val="clear" w:color="auto" w:fill="auto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Cross-sectional survey</w:t>
            </w:r>
          </w:p>
        </w:tc>
        <w:tc>
          <w:tcPr>
            <w:tcW w:w="1156" w:type="dxa"/>
          </w:tcPr>
          <w:p w:rsidR="005A679B" w:rsidRPr="00B171D2" w:rsidRDefault="004C723B" w:rsidP="004C723B">
            <w:pPr>
              <w:contextualSpacing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R</w:t>
            </w:r>
            <w:r w:rsidRPr="00B171D2">
              <w:rPr>
                <w:rFonts w:cstheme="minorHAnsi"/>
                <w:bCs/>
                <w:sz w:val="18"/>
                <w:szCs w:val="18"/>
              </w:rPr>
              <w:t>ecently diagnosed</w:t>
            </w:r>
            <w:r>
              <w:rPr>
                <w:rFonts w:cstheme="minorHAnsi"/>
                <w:bCs/>
                <w:sz w:val="18"/>
                <w:szCs w:val="18"/>
              </w:rPr>
              <w:t xml:space="preserve"> (53%) or MCI</w:t>
            </w:r>
            <w:r w:rsidR="005A679B" w:rsidRPr="00B171D2">
              <w:rPr>
                <w:rFonts w:cstheme="minorHAnsi"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ind w:left="28"/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ind w:left="28"/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53% were interested in ACP seminar,  </w:t>
            </w:r>
          </w:p>
          <w:p w:rsidR="005A679B" w:rsidRPr="00B171D2" w:rsidRDefault="005A679B" w:rsidP="00110624">
            <w:pPr>
              <w:ind w:left="28"/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61.8% aware of Medical EPOA and 64.7% aware of financial EPOA.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Carers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62% were interested in ACP seminar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75%  aware of Medical EPOA and 72.9% aware of financial EPOA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2/48 (4%) carers and 3/34 (8.8%) clients completed an ACP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23% completed an Medical EPOA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ind w:left="28"/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Fair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Logsdon (2007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b2dzZG9uPC9BdXRob3I+PFllYXI+MjAwNzwvWWVhcj48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b2dzZG9uPC9BdXRob3I+PFllYXI+MjAwNzwvWWVhcj48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Logsdon, McCurry, &amp; Teri, 2007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4C723B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dividuals and carers with early </w:t>
            </w:r>
            <w:r w:rsidR="004C723B">
              <w:rPr>
                <w:rFonts w:cstheme="minorHAnsi"/>
                <w:sz w:val="18"/>
                <w:szCs w:val="18"/>
              </w:rPr>
              <w:t>stage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N=39 dyads (Intervention: n=25; control: n=14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RCT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Early, MMSE &gt;18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significant changes in QOL or depression  PWD</w:t>
            </w:r>
          </w:p>
          <w:p w:rsidR="005A679B" w:rsidRPr="00B171D2" w:rsidRDefault="002F438D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arer:</w:t>
            </w:r>
            <w:r w:rsidR="005A679B" w:rsidRPr="00B171D2">
              <w:rPr>
                <w:rFonts w:cstheme="minorHAnsi"/>
                <w:sz w:val="18"/>
                <w:szCs w:val="18"/>
              </w:rPr>
              <w:t xml:space="preserve">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QOL (p &lt; .05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conflict (p &lt; .05)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 carers and PWD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90% rated program as valuable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95% would recommend to others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Moorhouse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2), Canada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Moorhouse&lt;/Author&gt;&lt;Year&gt;2012&lt;/Year&gt;&lt;RecNum&gt;26&lt;/RecNum&gt;&lt;DisplayText&gt;(Moorhouse &amp;amp; Mallery, 2012)&lt;/DisplayText&gt;&lt;record&gt;&lt;rec-number&gt;26&lt;/rec-number&gt;&lt;foreign-keys&gt;&lt;key app="EN" db-id="dzfp2rrd3aw5tyefx9lxzr5ozedevse9frda" timestamp="1544500259"&gt;26&lt;/key&gt;&lt;/foreign-keys&gt;&lt;ref-type name="Journal Article"&gt;17&lt;/ref-type&gt;&lt;contributors&gt;&lt;authors&gt;&lt;author&gt;Moorhouse, P.&lt;/author&gt;&lt;author&gt;Mallery, L. H.&lt;/author&gt;&lt;/authors&gt;&lt;/contributors&gt;&lt;auth-address&gt;Division of Geriatric Medicine, Department of Medicine, Dalhousie University, Halifax, Nova Scotia, Canada. paige.moorhouse@cdha.nshealth.ca&lt;/auth-address&gt;&lt;titles&gt;&lt;title&gt;Palliative and therapeutic harmonization: a model for appropriate decision-making in frail older adults&lt;/title&gt;&lt;secondary-title&gt;J Am Geriatr Soc&lt;/secondary-title&gt;&lt;alt-title&gt;Journal of the American Geriatrics Society&lt;/alt-title&gt;&lt;/titles&gt;&lt;alt-periodical&gt;&lt;full-title&gt;Journal of the American Geriatrics Society&lt;/full-title&gt;&lt;/alt-periodical&gt;&lt;pages&gt;2326-32&lt;/pages&gt;&lt;volume&gt;60&lt;/volume&gt;&lt;number&gt;12&lt;/number&gt;&lt;edition&gt;2012/11/01&lt;/edition&gt;&lt;keywords&gt;&lt;keyword&gt;Aged&lt;/keyword&gt;&lt;keyword&gt;Aged, 80 and over&lt;/keyword&gt;&lt;keyword&gt;Decision Making&lt;/keyword&gt;&lt;keyword&gt;Dementia/diagnosis&lt;/keyword&gt;&lt;keyword&gt;Female&lt;/keyword&gt;&lt;keyword&gt;*Frail Elderly&lt;/keyword&gt;&lt;keyword&gt;*Geriatric Assessment&lt;/keyword&gt;&lt;keyword&gt;*Health Planning&lt;/keyword&gt;&lt;keyword&gt;Humans&lt;/keyword&gt;&lt;keyword&gt;Male&lt;/keyword&gt;&lt;keyword&gt;Models, Theoretical&lt;/keyword&gt;&lt;keyword&gt;*Palliative Care&lt;/keyword&gt;&lt;/keywords&gt;&lt;dates&gt;&lt;year&gt;2012&lt;/year&gt;&lt;pub-dates&gt;&lt;date&gt;Dec&lt;/date&gt;&lt;/pub-dates&gt;&lt;/dates&gt;&lt;isbn&gt;0002-8614&lt;/isbn&gt;&lt;accession-num&gt;23110462&lt;/accession-num&gt;&lt;urls&gt;&lt;/urls&gt;&lt;electronic-resource-num&gt;10.1111/j.1532-5415.2012.04210.x&lt;/electronic-resource-num&gt;&lt;remote-database-provider&gt;PubMed&lt;/remote-database-provider&gt;&lt;research-notes&gt;includ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Moorhouse &amp; Mallery, 2012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4C723B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Frail a</w:t>
            </w:r>
            <w:r w:rsidR="005A679B" w:rsidRPr="00B171D2">
              <w:rPr>
                <w:rFonts w:cstheme="minorHAnsi"/>
                <w:sz w:val="18"/>
                <w:szCs w:val="18"/>
              </w:rPr>
              <w:t>dults aged 65 and older</w:t>
            </w:r>
            <w:r>
              <w:rPr>
                <w:rFonts w:cstheme="minorHAnsi"/>
                <w:sz w:val="18"/>
                <w:szCs w:val="18"/>
              </w:rPr>
              <w:t xml:space="preserve"> with </w:t>
            </w:r>
            <w:r w:rsidR="005A679B" w:rsidRPr="00B171D2">
              <w:rPr>
                <w:rFonts w:cstheme="minorHAnsi"/>
                <w:sz w:val="18"/>
                <w:szCs w:val="18"/>
              </w:rPr>
              <w:t>advanced or  progressive illness (including  dementia</w:t>
            </w:r>
            <w:r>
              <w:rPr>
                <w:rFonts w:cstheme="minorHAnsi"/>
                <w:sz w:val="18"/>
                <w:szCs w:val="18"/>
              </w:rPr>
              <w:t xml:space="preserve"> [68%]</w:t>
            </w:r>
            <w:r w:rsidR="005A679B" w:rsidRPr="00B171D2">
              <w:rPr>
                <w:rFonts w:cstheme="minorHAnsi"/>
                <w:sz w:val="18"/>
                <w:szCs w:val="18"/>
              </w:rPr>
              <w:t>); multiple emergency  department visits or hospital admissions within the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proofErr w:type="gramStart"/>
            <w:r w:rsidRPr="00B171D2">
              <w:rPr>
                <w:rFonts w:cstheme="minorHAnsi"/>
                <w:sz w:val="18"/>
                <w:szCs w:val="18"/>
              </w:rPr>
              <w:t>last</w:t>
            </w:r>
            <w:proofErr w:type="gramEnd"/>
            <w:r w:rsidRPr="00B171D2">
              <w:rPr>
                <w:rFonts w:cstheme="minorHAnsi"/>
                <w:sz w:val="18"/>
                <w:szCs w:val="18"/>
              </w:rPr>
              <w:t xml:space="preserve"> 6 months; or a progressive decline in mobility, function, or cognition in the last 12 months.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N=150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Chart audit and cross-sectional survey</w:t>
            </w:r>
          </w:p>
        </w:tc>
        <w:tc>
          <w:tcPr>
            <w:tcW w:w="1156" w:type="dxa"/>
          </w:tcPr>
          <w:p w:rsidR="005A679B" w:rsidRPr="00B171D2" w:rsidRDefault="004C723B" w:rsidP="004C723B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Mild, m</w:t>
            </w:r>
            <w:r w:rsidR="005A679B" w:rsidRPr="00B171D2">
              <w:rPr>
                <w:rFonts w:cstheme="minorHAnsi"/>
                <w:bCs/>
                <w:sz w:val="18"/>
                <w:szCs w:val="18"/>
              </w:rPr>
              <w:t>ean MMSE 19.3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 NR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93% completed an ACD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75% of scheduled procedures were cancelled  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eople with more advanced dementia (OR = 1.66, 95% CI = 1.06–2.65) or increased frailty (OR) = 3.41, 95% (CI) = 1.39–8.38) were more likely to decline surgery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ferral source (primary care 21%, specialist 61% geriatrician 9%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Location of assessment (Outpatient clinic 47%, Inpatient 49% in home 4%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63% found conversation emotional charged or upsetting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96% found information useful, 100% found it useful for decision making 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Pratt (1989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Pratt&lt;/Author&gt;&lt;Year&gt;1989&lt;/Year&gt;&lt;RecNum&gt;27&lt;/RecNum&gt;&lt;DisplayText&gt;(Pratt, Nay, Ladd, &amp;amp; Heagerty, 1989)&lt;/DisplayText&gt;&lt;record&gt;&lt;rec-number&gt;27&lt;/rec-number&gt;&lt;foreign-keys&gt;&lt;key app="EN" db-id="dzfp2rrd3aw5tyefx9lxzr5ozedevse9frda" timestamp="1544500259"&gt;27&lt;/key&gt;&lt;/foreign-keys&gt;&lt;ref-type name="Journal Article"&gt;17&lt;/ref-type&gt;&lt;contributors&gt;&lt;authors&gt;&lt;author&gt;Pratt, C.&lt;/author&gt;&lt;author&gt;Nay, T.&lt;/author&gt;&lt;author&gt;Ladd, L.&lt;/author&gt;&lt;author&gt;Heagerty, B.&lt;/author&gt;&lt;/authors&gt;&lt;/contributors&gt;&lt;titles&gt;&lt;title&gt;A model legal-financial education workshop for families caring for neurologically impaired elders&lt;/title&gt;&lt;secondary-title&gt;Gerontologist&lt;/secondary-title&gt;&lt;alt-title&gt;The Gerontologist&lt;/alt-title&gt;&lt;/titles&gt;&lt;periodical&gt;&lt;full-title&gt;Gerontologist&lt;/full-title&gt;&lt;abbr-1&gt;The Gerontologist&lt;/abbr-1&gt;&lt;/periodical&gt;&lt;alt-periodical&gt;&lt;full-title&gt;Gerontologist&lt;/full-title&gt;&lt;abbr-1&gt;The Gerontologist&lt;/abbr-1&gt;&lt;/alt-periodical&gt;&lt;pages&gt;258-62&lt;/pages&gt;&lt;volume&gt;29&lt;/volume&gt;&lt;number&gt;2&lt;/number&gt;&lt;edition&gt;1989/04/01&lt;/edition&gt;&lt;keywords&gt;&lt;keyword&gt;Aged&lt;/keyword&gt;&lt;keyword&gt;Dementia/*economics&lt;/keyword&gt;&lt;keyword&gt;*Family&lt;/keyword&gt;&lt;keyword&gt;Health Education&lt;/keyword&gt;&lt;keyword&gt;Health Services for the Aged/*economics&lt;/keyword&gt;&lt;keyword&gt;Humans&lt;/keyword&gt;&lt;keyword&gt;Long-Term Care/economics/*legislation &amp;amp; jurisprudence&lt;/keyword&gt;&lt;keyword&gt;Models, Theoretical&lt;/keyword&gt;&lt;/keywords&gt;&lt;dates&gt;&lt;year&gt;1989&lt;/year&gt;&lt;pub-dates&gt;&lt;date&gt;Apr&lt;/date&gt;&lt;/pub-dates&gt;&lt;/dates&gt;&lt;isbn&gt;0016-9013 (Print)&amp;#xD;0016-9013&lt;/isbn&gt;&lt;accession-num&gt;2502481&lt;/accession-num&gt;&lt;urls&gt;&lt;/urls&gt;&lt;remote-database-provider&gt;PubMed&lt;/remote-database-provider&gt;&lt;research-notes&gt;included 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Pratt, Nay, Ladd, &amp; Heagerty, 1989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180" w:type="dxa"/>
          </w:tcPr>
          <w:p w:rsidR="005A679B" w:rsidRPr="00B171D2" w:rsidRDefault="005A679B" w:rsidP="004C723B">
            <w:pPr>
              <w:contextualSpacing/>
              <w:rPr>
                <w:rFonts w:cstheme="minorHAnsi"/>
                <w:sz w:val="18"/>
                <w:szCs w:val="18"/>
                <w:highlight w:val="yellow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Elderly patients and carers; </w:t>
            </w:r>
            <w:r w:rsidR="004C723B">
              <w:rPr>
                <w:rFonts w:cstheme="minorHAnsi"/>
                <w:sz w:val="18"/>
                <w:szCs w:val="18"/>
              </w:rPr>
              <w:t xml:space="preserve">including 46% with </w:t>
            </w:r>
            <w:r w:rsidRPr="00B171D2">
              <w:rPr>
                <w:rFonts w:cstheme="minorHAnsi"/>
                <w:sz w:val="18"/>
                <w:szCs w:val="18"/>
              </w:rPr>
              <w:t xml:space="preserve">Alzheimer's Disease </w:t>
            </w:r>
            <w:r w:rsidR="004C723B">
              <w:rPr>
                <w:rFonts w:cstheme="minorHAnsi"/>
                <w:sz w:val="18"/>
                <w:szCs w:val="18"/>
              </w:rPr>
              <w:t>and 15%</w:t>
            </w:r>
            <w:r w:rsidRPr="00B171D2">
              <w:rPr>
                <w:rFonts w:cstheme="minorHAnsi"/>
                <w:sz w:val="18"/>
                <w:szCs w:val="18"/>
              </w:rPr>
              <w:t xml:space="preserve">multi-infarct dementia (15%). Other diagnoses included Parkinson's Disease, stroke, </w:t>
            </w:r>
            <w:proofErr w:type="spellStart"/>
            <w:r w:rsidRPr="00B171D2">
              <w:rPr>
                <w:rFonts w:cstheme="minorHAnsi"/>
                <w:sz w:val="18"/>
                <w:szCs w:val="18"/>
              </w:rPr>
              <w:t>Amyotropic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Lateral Sclerosis (ALS), and other neurological disorders. 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N=68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Post program survey</w:t>
            </w:r>
          </w:p>
        </w:tc>
        <w:tc>
          <w:tcPr>
            <w:tcW w:w="1156" w:type="dxa"/>
          </w:tcPr>
          <w:p w:rsidR="005A679B" w:rsidRPr="00B171D2" w:rsidRDefault="005A679B" w:rsidP="004C723B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Mixed, </w:t>
            </w:r>
            <w:r w:rsidR="004C723B">
              <w:rPr>
                <w:rFonts w:cstheme="minorHAnsi"/>
                <w:bCs/>
                <w:sz w:val="18"/>
                <w:szCs w:val="18"/>
              </w:rPr>
              <w:t>s</w:t>
            </w:r>
            <w:r w:rsidRPr="00B171D2">
              <w:rPr>
                <w:rFonts w:cstheme="minorHAnsi"/>
                <w:bCs/>
                <w:sz w:val="18"/>
                <w:szCs w:val="18"/>
              </w:rPr>
              <w:t>elf-reported</w:t>
            </w:r>
            <w:r w:rsidR="004C723B">
              <w:rPr>
                <w:rFonts w:cstheme="minorHAnsi"/>
                <w:bCs/>
                <w:sz w:val="18"/>
                <w:szCs w:val="18"/>
              </w:rPr>
              <w:t xml:space="preserve">; </w:t>
            </w:r>
            <w:r w:rsidR="004C723B" w:rsidRPr="00B171D2">
              <w:rPr>
                <w:rFonts w:cstheme="minorHAnsi"/>
                <w:sz w:val="18"/>
                <w:szCs w:val="18"/>
              </w:rPr>
              <w:t>59% diagnosed within the past 4 years.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R  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s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91% completed 1 or more financial planning actions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POA (33% pre, 55% post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health care proxy (16% pre 33% post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85% found program helpful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oberts (2009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Roberts&lt;/Author&gt;&lt;Year&gt;2009&lt;/Year&gt;&lt;RecNum&gt;33&lt;/RecNum&gt;&lt;DisplayText&gt;(Roberts &amp;amp; Silverio, 2009)&lt;/DisplayText&gt;&lt;record&gt;&lt;rec-number&gt;33&lt;/rec-number&gt;&lt;foreign-keys&gt;&lt;key app="EN" db-id="dzfp2rrd3aw5tyefx9lxzr5ozedevse9frda" timestamp="1544500260"&gt;33&lt;/key&gt;&lt;/foreign-keys&gt;&lt;ref-type name="Journal Article"&gt;17&lt;/ref-type&gt;&lt;contributors&gt;&lt;authors&gt;&lt;author&gt;Roberts, J Scott&lt;/author&gt;&lt;author&gt;Silverio, Elaine&lt;/author&gt;&lt;/authors&gt;&lt;/contributors&gt;&lt;titles&gt;&lt;title&gt;Evaluation of an education and support program for early-stage Alzheimer&amp;apos;s disease&lt;/title&gt;&lt;secondary-title&gt;Journal of Applied Gerontology&lt;/secondary-title&gt;&lt;/titles&gt;&lt;periodical&gt;&lt;full-title&gt;Journal of Applied Gerontology&lt;/full-title&gt;&lt;/periodical&gt;&lt;pages&gt;419-435&lt;/pages&gt;&lt;volume&gt;28&lt;/volume&gt;&lt;number&gt;4&lt;/number&gt;&lt;dates&gt;&lt;year&gt;2009&lt;/year&gt;&lt;/dates&gt;&lt;isbn&gt;0733-4648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Roberts &amp; Silverio, 2009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dividuals and care partners with early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N=71 (37 PWD; 37 Care partners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Pre post intervention </w:t>
            </w:r>
          </w:p>
        </w:tc>
        <w:tc>
          <w:tcPr>
            <w:tcW w:w="1156" w:type="dxa"/>
          </w:tcPr>
          <w:p w:rsidR="005A679B" w:rsidRPr="00B171D2" w:rsidRDefault="004C723B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Mild, m</w:t>
            </w:r>
            <w:r w:rsidR="005A679B" w:rsidRPr="00B171D2">
              <w:rPr>
                <w:rFonts w:cstheme="minorHAnsi"/>
                <w:bCs/>
                <w:sz w:val="18"/>
                <w:szCs w:val="18"/>
              </w:rPr>
              <w:t>ean MMSE 23.8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d supportive behaviour and attitudes, (physical activity, driving, nutrition and involvement in support group) (p ¸.05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coping self-efficacy (p .10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in knowledge of dementia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Carer: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coping self-efficacy, carer strain, or knowledge of dementia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s and 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d intention to complete ACP 44 – 66% (p &lt; .05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intention to complete financial  planning 31 – 66% (p &lt; .05)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97% found program helpful, 86% found information easy to understand   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Samus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lastRenderedPageBreak/>
              <w:fldChar w:fldCharType="begin">
                <w:fldData xml:space="preserve">PEVuZE5vdGU+PENpdGU+PEF1dGhvcj5TYW11czwvQXV0aG9yPjxZZWFyPjIwMTQ8L1llYXI+PFJl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W11czwvQXV0aG9yPjxZZWFyPjIwMTQ8L1llYXI+PFJl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Samus et al.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Community dwelling elders with </w:t>
            </w:r>
            <w:r w:rsidRPr="00B171D2">
              <w:rPr>
                <w:rFonts w:cstheme="minorHAnsi"/>
                <w:sz w:val="18"/>
                <w:szCs w:val="18"/>
              </w:rPr>
              <w:lastRenderedPageBreak/>
              <w:t>cognitive disorders</w:t>
            </w:r>
            <w:r w:rsidR="00A2492F">
              <w:rPr>
                <w:rFonts w:cstheme="minorHAnsi"/>
                <w:sz w:val="18"/>
                <w:szCs w:val="18"/>
              </w:rPr>
              <w:t xml:space="preserve">, including </w:t>
            </w:r>
            <w:r w:rsidR="00A2492F">
              <w:rPr>
                <w:rFonts w:cstheme="minorHAnsi"/>
                <w:bCs/>
                <w:sz w:val="18"/>
                <w:szCs w:val="18"/>
              </w:rPr>
              <w:t>87% with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 xml:space="preserve">N=303 (Intervention: </w:t>
            </w: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n=110; control: n=193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 xml:space="preserve">18-month prospective, single-blind, </w:t>
            </w: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parallel group randomized pilot trial design comparing the MIND care coordination intervention with augmented usual care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Mild</w:t>
            </w:r>
            <w:r w:rsidR="004C723B">
              <w:rPr>
                <w:rFonts w:cstheme="minorHAnsi"/>
                <w:bCs/>
                <w:sz w:val="18"/>
                <w:szCs w:val="18"/>
              </w:rPr>
              <w:t xml:space="preserve"> </w:t>
            </w:r>
            <w:r w:rsidR="00A2492F">
              <w:rPr>
                <w:rFonts w:cstheme="minorHAnsi"/>
                <w:bCs/>
                <w:sz w:val="18"/>
                <w:szCs w:val="18"/>
              </w:rPr>
              <w:t>–</w:t>
            </w:r>
            <w:r w:rsidR="004C723B">
              <w:rPr>
                <w:rFonts w:cstheme="minorHAnsi"/>
                <w:bCs/>
                <w:sz w:val="18"/>
                <w:szCs w:val="18"/>
              </w:rPr>
              <w:t xml:space="preserve"> m</w:t>
            </w:r>
            <w:r w:rsidRPr="00B171D2">
              <w:rPr>
                <w:rFonts w:cstheme="minorHAnsi"/>
                <w:bCs/>
                <w:sz w:val="18"/>
                <w:szCs w:val="18"/>
              </w:rPr>
              <w:t>oderate</w:t>
            </w:r>
            <w:r w:rsidR="00A2492F">
              <w:rPr>
                <w:rFonts w:cstheme="minorHAnsi"/>
                <w:bCs/>
                <w:sz w:val="18"/>
                <w:szCs w:val="18"/>
              </w:rPr>
              <w:t>,</w:t>
            </w:r>
            <w:r w:rsidR="004C723B">
              <w:rPr>
                <w:rFonts w:cstheme="minorHAnsi"/>
                <w:bCs/>
                <w:sz w:val="18"/>
                <w:szCs w:val="18"/>
              </w:rPr>
              <w:t xml:space="preserve"> </w:t>
            </w: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MMSE 19.1 SD 7.8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self-reported QOL 1.91 (p .027)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No change in NPSD or depression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mortality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proportion of unmet needs in Safety &amp; Legal/ACP 17.9 – 6.4 (p= .015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Delay in transfer to nursing home 41.8% vs. 53.4% 948 days in home vs. 660 ( p  0.043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25% of contacts (excluding messages) were by phone,  5.5% in person,  12.8% by email/mail/fax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Good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Silverstein (2010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Silverstein&lt;/Author&gt;&lt;Year&gt;2010&lt;/Year&gt;&lt;RecNum&gt;28&lt;/RecNum&gt;&lt;DisplayText&gt;(Silverstein &amp;amp; Sherman, 2010)&lt;/DisplayText&gt;&lt;record&gt;&lt;rec-number&gt;28&lt;/rec-number&gt;&lt;foreign-keys&gt;&lt;key app="EN" db-id="dzfp2rrd3aw5tyefx9lxzr5ozedevse9frda" timestamp="1544500259"&gt;28&lt;/key&gt;&lt;/foreign-keys&gt;&lt;ref-type name="Journal Article"&gt;17&lt;/ref-type&gt;&lt;contributors&gt;&lt;authors&gt;&lt;author&gt;Silverstein, N. M.&lt;/author&gt;&lt;author&gt;Sherman, R.&lt;/author&gt;&lt;/authors&gt;&lt;/contributors&gt;&lt;auth-address&gt;Undergraduate Program in Gerontology, College of Public and Community Service, University of Massachusetts-Boston, 100 Morrissey Boulevard, Boston, MA 02125-3393, USA. nina.silverstein@umb.edu&lt;/auth-address&gt;&lt;titles&gt;&lt;title&gt;Taking control of Alzheimer&amp;apos;s disease: a training evaluation&lt;/title&gt;&lt;secondary-title&gt;Gerontol Geriatr Educ&lt;/secondary-title&gt;&lt;alt-title&gt;Gerontology &amp;amp; geriatrics education&lt;/alt-title&gt;&lt;/titles&gt;&lt;periodical&gt;&lt;full-title&gt;Gerontol Geriatr Educ&lt;/full-title&gt;&lt;abbr-1&gt;Gerontology &amp;amp; geriatrics education&lt;/abbr-1&gt;&lt;/periodical&gt;&lt;alt-periodical&gt;&lt;full-title&gt;Gerontol Geriatr Educ&lt;/full-title&gt;&lt;abbr-1&gt;Gerontology &amp;amp; geriatrics education&lt;/abbr-1&gt;&lt;/alt-periodical&gt;&lt;pages&gt;274-88&lt;/pages&gt;&lt;volume&gt;31&lt;/volume&gt;&lt;number&gt;3&lt;/number&gt;&lt;edition&gt;2010/08/24&lt;/edition&gt;&lt;keywords&gt;&lt;keyword&gt;Alzheimer Disease/*psychology&lt;/keyword&gt;&lt;keyword&gt;Caregivers/*psychology&lt;/keyword&gt;&lt;keyword&gt;Communication&lt;/keyword&gt;&lt;keyword&gt;*Disease Management&lt;/keyword&gt;&lt;keyword&gt;Health Behavior&lt;/keyword&gt;&lt;keyword&gt;Humans&lt;/keyword&gt;&lt;keyword&gt;Life Style&lt;/keyword&gt;&lt;keyword&gt;Patient Education as Topic/methods&lt;/keyword&gt;&lt;keyword&gt;Patient Participation/methods&lt;/keyword&gt;&lt;/keywords&gt;&lt;dates&gt;&lt;year&gt;2010&lt;/year&gt;&lt;/dates&gt;&lt;isbn&gt;0270-1960&lt;/isbn&gt;&lt;accession-num&gt;20730653&lt;/accession-num&gt;&lt;urls&gt;&lt;/urls&gt;&lt;electronic-resource-num&gt;10.1080/02701960.2010.503136&lt;/electronic-resource-num&gt;&lt;remote-database-provider&gt;PubMed&lt;/remote-database-provider&gt;&lt;research-notes&gt;includ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Silverstein &amp; Sherman, 2010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eople with early stage Alzheimer’s disease and there care  partners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140 dyads - 73 respondents including 33 persons with dementia, 40 care partners representing 31 dyads, 1 triad and 1 person with dementia without  care partner and 7 care partners without a person with dementia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Mailed survey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ild</w:t>
            </w:r>
          </w:p>
        </w:tc>
        <w:tc>
          <w:tcPr>
            <w:tcW w:w="2801" w:type="dxa"/>
            <w:shd w:val="clear" w:color="auto" w:fill="auto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in comfort with sharing diagnosis, </w:t>
            </w:r>
          </w:p>
          <w:p w:rsidR="005A679B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75% of respondents made changes recommended in training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s and PWD: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20% increase in ACP increasing to ACD (80%), POA (90%) health care proxy (90%), or wills (91%)90% satisfaction topics surveyed were considered relevant by between 56 – 95% of respondents 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Ahronheim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00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Ahronheim&lt;/Author&gt;&lt;Year&gt;2000&lt;/Year&gt;&lt;RecNum&gt;36&lt;/RecNum&gt;&lt;DisplayText&gt;(Ahronheim, Morrison, Morris, Baskin, &amp;amp; Meier, 2000)&lt;/DisplayText&gt;&lt;record&gt;&lt;rec-number&gt;36&lt;/rec-number&gt;&lt;foreign-keys&gt;&lt;key app="EN" db-id="dzfp2rrd3aw5tyefx9lxzr5ozedevse9frda" timestamp="1544500261"&gt;36&lt;/key&gt;&lt;/foreign-keys&gt;&lt;ref-type name="Journal Article"&gt;17&lt;/ref-type&gt;&lt;contributors&gt;&lt;authors&gt;&lt;author&gt;Ahronheim, J. C.&lt;/author&gt;&lt;author&gt;Morrison, R. S.&lt;/author&gt;&lt;author&gt;Morris, J.&lt;/author&gt;&lt;author&gt;Baskin, S.&lt;/author&gt;&lt;author&gt;Meier, D. E.&lt;/author&gt;&lt;/authors&gt;&lt;/contributors&gt;&lt;auth-address&gt;Eileen E. Anderson Section of Geriatrics, Saint Vincent&amp;apos;s Hospital and Medical Center, New York, New York 10011, USA. jahronheim@saintvincentsnyc.org&lt;/auth-address&gt;&lt;titles&gt;&lt;title&gt;Palliative care in advanced dementia: a randomized controlled trial and descriptive analysis&lt;/title&gt;&lt;secondary-title&gt;J Palliat Med&lt;/secondary-title&gt;&lt;alt-title&gt;Journal of palliative medicine&lt;/alt-title&gt;&lt;/titles&gt;&lt;periodical&gt;&lt;full-title&gt;J Palliat Med&lt;/full-title&gt;&lt;abbr-1&gt;Journal of palliative medicine&lt;/abbr-1&gt;&lt;/periodical&gt;&lt;alt-periodical&gt;&lt;full-title&gt;J Palliat Med&lt;/full-title&gt;&lt;abbr-1&gt;Journal of palliative medicine&lt;/abbr-1&gt;&lt;/alt-periodical&gt;&lt;pages&gt;265-73&lt;/pages&gt;&lt;volume&gt;3&lt;/volume&gt;&lt;number&gt;3&lt;/number&gt;&lt;edition&gt;2005/04/30&lt;/edition&gt;&lt;dates&gt;&lt;year&gt;2000&lt;/year&gt;&lt;pub-dates&gt;&lt;date&gt;Fall&lt;/date&gt;&lt;/pub-dates&gt;&lt;/dates&gt;&lt;isbn&gt;1096-6218 (Print)&amp;#xD;1557-7740&lt;/isbn&gt;&lt;accession-num&gt;15859668&lt;/accession-num&gt;&lt;urls&gt;&lt;/urls&gt;&lt;electronic-resource-num&gt;10.1089/jpm.2000.3.265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Ahronheim, Morrison, Morris, Baskin, &amp; Meier, 2000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A2492F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Patients with advanced dementia that had been </w:t>
            </w:r>
            <w:r w:rsidR="00A2492F">
              <w:rPr>
                <w:rFonts w:cstheme="minorHAnsi"/>
                <w:sz w:val="18"/>
                <w:szCs w:val="18"/>
              </w:rPr>
              <w:t>hospitalized for acute illness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99 (Intervention: n=48; control: n=51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CT - randomised at level of patient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Advanced, </w:t>
            </w:r>
            <w:r w:rsidRPr="00B171D2">
              <w:rPr>
                <w:rFonts w:cstheme="minorHAnsi"/>
                <w:bCs/>
                <w:sz w:val="18"/>
                <w:szCs w:val="18"/>
                <w:u w:val="single"/>
              </w:rPr>
              <w:t xml:space="preserve">&gt; </w:t>
            </w:r>
            <w:r w:rsidRPr="00B171D2">
              <w:rPr>
                <w:rFonts w:cstheme="minorHAnsi"/>
                <w:bCs/>
                <w:sz w:val="18"/>
                <w:szCs w:val="18"/>
              </w:rPr>
              <w:t>6d on FAST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mortality (24.5 vs. 25%)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d palliative care plans (p .008) but 9/10 not adopted until discharge.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diff in DNR (Mean 66%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in rehospitalisation or mean LOS,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tervention did not stop use of non-palliative interventions.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onsistent information to determine adherence to wishes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Good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mpbell (200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Campbell&lt;/Author&gt;&lt;Year&gt;2004&lt;/Year&gt;&lt;RecNum&gt;37&lt;/RecNum&gt;&lt;DisplayText&gt;(Campbell &amp;amp; Guzman, 2004)&lt;/DisplayText&gt;&lt;record&gt;&lt;rec-number&gt;37&lt;/rec-number&gt;&lt;foreign-keys&gt;&lt;key app="EN" db-id="dzfp2rrd3aw5tyefx9lxzr5ozedevse9frda" timestamp="1544500261"&gt;37&lt;/key&gt;&lt;/foreign-keys&gt;&lt;ref-type name="Journal Article"&gt;17&lt;/ref-type&gt;&lt;contributors&gt;&lt;authors&gt;&lt;author&gt;Campbell, M. L.&lt;/author&gt;&lt;author&gt;Guzman, J. A.&lt;/author&gt;&lt;/authors&gt;&lt;/contributors&gt;&lt;auth-address&gt;Palliative Care Service, Detroit Receiving Hospital, Detroit, MI, USA.&lt;/auth-address&gt;&lt;titles&gt;&lt;title&gt;A proactive approach to improve end-of-life care in a medical intensive care unit for patients with terminal dementia&lt;/title&gt;&lt;secondary-title&gt;Crit Care Med&lt;/secondary-title&gt;&lt;alt-title&gt;Critical care medicine&lt;/alt-title&gt;&lt;/titles&gt;&lt;periodical&gt;&lt;full-title&gt;Crit Care Med&lt;/full-title&gt;&lt;abbr-1&gt;Critical care medicine&lt;/abbr-1&gt;&lt;/periodical&gt;&lt;alt-periodical&gt;&lt;full-title&gt;Crit Care Med&lt;/full-title&gt;&lt;abbr-1&gt;Critical care medicine&lt;/abbr-1&gt;&lt;/alt-periodical&gt;&lt;pages&gt;1839-43&lt;/pages&gt;&lt;volume&gt;32&lt;/volume&gt;&lt;number&gt;9&lt;/number&gt;&lt;edition&gt;2004/09/03&lt;/edition&gt;&lt;keywords&gt;&lt;keyword&gt;Aged&lt;/keyword&gt;&lt;keyword&gt;Aged, 80 and over&lt;/keyword&gt;&lt;keyword&gt;Case Management&lt;/keyword&gt;&lt;keyword&gt;Case-Control Studies&lt;/keyword&gt;&lt;keyword&gt;Dementia/*therapy&lt;/keyword&gt;&lt;keyword&gt;Female&lt;/keyword&gt;&lt;keyword&gt;Humans&lt;/keyword&gt;&lt;keyword&gt;*Intensive Care Units&lt;/keyword&gt;&lt;keyword&gt;Male&lt;/keyword&gt;&lt;keyword&gt;Michigan&lt;/keyword&gt;&lt;keyword&gt;*Palliative Care&lt;/keyword&gt;&lt;keyword&gt;Prospective Studies&lt;/keyword&gt;&lt;keyword&gt;Statistics, Nonparametric&lt;/keyword&gt;&lt;keyword&gt;*Terminal Care&lt;/keyword&gt;&lt;keyword&gt;Total Quality Management/*methods&lt;/keyword&gt;&lt;/keywords&gt;&lt;dates&gt;&lt;year&gt;2004&lt;/year&gt;&lt;pub-dates&gt;&lt;date&gt;Sep&lt;/date&gt;&lt;/pub-dates&gt;&lt;/dates&gt;&lt;isbn&gt;0090-3493 (Print)&amp;#xD;0090-3493&lt;/isbn&gt;&lt;accession-num&gt;15343010&lt;/accession-num&gt;&lt;urls&gt;&lt;/urls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Campbell &amp; Guzman, 200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atients with advanced-stage dementia admitted to medical ICU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52 (Intervention: n=26; control: n=26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trospective chart analysis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Advanced, </w:t>
            </w:r>
            <w:r w:rsidRPr="00B171D2">
              <w:rPr>
                <w:rFonts w:cstheme="minorHAnsi"/>
                <w:bCs/>
                <w:sz w:val="18"/>
                <w:szCs w:val="18"/>
                <w:u w:val="single"/>
              </w:rPr>
              <w:t xml:space="preserve">&gt; </w:t>
            </w:r>
            <w:r w:rsidRPr="00B171D2">
              <w:rPr>
                <w:rFonts w:cstheme="minorHAnsi"/>
                <w:bCs/>
                <w:sz w:val="18"/>
                <w:szCs w:val="18"/>
              </w:rPr>
              <w:t>6d on FAST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mortality (14 vs. 17)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DNR (73% vs. 100%) 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d in  CMO 16% vs. 62% (p&gt;.001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 Hospital LOS 7.4 vs. 12.1 days (p .007)</w:t>
            </w:r>
            <w:r w:rsidRPr="00B171D2">
              <w:rPr>
                <w:rFonts w:cstheme="minorHAnsi"/>
                <w:sz w:val="18"/>
                <w:szCs w:val="18"/>
              </w:rPr>
              <w:br/>
              <w:t xml:space="preserve">Reduction in  MICU LOS 3.5 vs. 6.8 days (p.004)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No change in time between DNR to discharge 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discharge destination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Catic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3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RpYzwvQXV0aG9yPjxZZWFyPjIwMTM8L1llYXI+PFJl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RpYzwvQXV0aG9yPjxZZWFyPjIwMTM8L1llYXI+PFJl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Catic et al., 2013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dividuals admitted with advanced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=29 (Intervention: n=5; control: n=24) 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ilot study. case-control/ longitudinal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Advanced,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 7 on GDS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mortality (24 vs. 25%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symptom management (28.5 vs. 28.5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satisfaction EOL care (29.9 vs. 30.8)</w:t>
            </w:r>
          </w:p>
        </w:tc>
        <w:tc>
          <w:tcPr>
            <w:tcW w:w="3686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GOC discussions (71% vs. 100%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DNR (75% vs.80%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LOS (4.1 vs. 6.6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hospice referral (12.5 % vs. 20%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ED visits (0% vs. 33%) and rehospitalisation (0% vs.29.2%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decrease in burdensome interventions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in number of feeding tubes (10% vs. 12.5%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quality of communication (84.3 vs. 88.6%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 in knowledge of health in dementia (54.2 vs. 80.0%) 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Sampson (2011), UK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W1wc29uPC9BdXRob3I+PFllYXI+MjAxMTwvWWVhcj48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W1wc29uPC9BdXRob3I+PFllYXI+MjAxMTwvWWVhcj48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Sampson et al., 2011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atients aged 70 years or over with advanced primary degenerative dementia</w:t>
            </w:r>
          </w:p>
        </w:tc>
        <w:tc>
          <w:tcPr>
            <w:tcW w:w="147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33 (Intervention: n=22; control: n=11)</w:t>
            </w:r>
          </w:p>
        </w:tc>
        <w:tc>
          <w:tcPr>
            <w:tcW w:w="144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ilot study ; a two-arm feasibility cluster randomized controlled trial</w:t>
            </w:r>
          </w:p>
        </w:tc>
        <w:tc>
          <w:tcPr>
            <w:tcW w:w="1156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Advanced, </w:t>
            </w:r>
            <w:r w:rsidRPr="00B171D2">
              <w:rPr>
                <w:rFonts w:cstheme="minorHAnsi"/>
                <w:bCs/>
                <w:sz w:val="18"/>
                <w:szCs w:val="18"/>
                <w:u w:val="single"/>
              </w:rPr>
              <w:t xml:space="preserve">&gt; </w:t>
            </w:r>
            <w:r w:rsidRPr="00B171D2">
              <w:rPr>
                <w:rFonts w:cstheme="minorHAnsi"/>
                <w:bCs/>
                <w:sz w:val="18"/>
                <w:szCs w:val="18"/>
              </w:rPr>
              <w:t>6d on FAST</w:t>
            </w:r>
          </w:p>
        </w:tc>
        <w:tc>
          <w:tcPr>
            <w:tcW w:w="2801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change pain or distress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satisfaction with EOL care (23 vs. 27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change in health or QOL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decisional conflict in intervention group (18.8 vs. 30.9)</w:t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6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creased ACP (0% vs. 32%) </w:t>
            </w:r>
          </w:p>
        </w:tc>
        <w:tc>
          <w:tcPr>
            <w:tcW w:w="1559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Bekelman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05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Bekelman&lt;/Author&gt;&lt;Year&gt;2005&lt;/Year&gt;&lt;RecNum&gt;54&lt;/RecNum&gt;&lt;DisplayText&gt;(Bekelman, Black, Shore, Kasper, &amp;amp; Rabins, 2005)&lt;/DisplayText&gt;&lt;record&gt;&lt;rec-number&gt;54&lt;/rec-number&gt;&lt;foreign-keys&gt;&lt;key app="EN" db-id="dzfp2rrd3aw5tyefx9lxzr5ozedevse9frda" timestamp="1544500268"&gt;54&lt;/key&gt;&lt;/foreign-keys&gt;&lt;ref-type name="Journal Article"&gt;17&lt;/ref-type&gt;&lt;contributors&gt;&lt;authors&gt;&lt;author&gt;Bekelman, David B&lt;/author&gt;&lt;author&gt;Black, Betty S&lt;/author&gt;&lt;author&gt;Shore, Andrew D&lt;/author&gt;&lt;author&gt;Kasper, Judy D&lt;/author&gt;&lt;author&gt;Rabins, Peter V&lt;/author&gt;&lt;/authors&gt;&lt;/contributors&gt;&lt;titles&gt;&lt;title&gt;Hospice care in a cohort of elders with dementia and mild cognitive impairment&lt;/title&gt;&lt;secondary-title&gt;Journal of pain and symptom management&lt;/secondary-title&gt;&lt;/titles&gt;&lt;periodical&gt;&lt;full-title&gt;Journal of pain and symptom management&lt;/full-title&gt;&lt;/periodical&gt;&lt;pages&gt;208-214&lt;/pages&gt;&lt;volume&gt;30&lt;/volume&gt;&lt;number&gt;3&lt;/number&gt;&lt;dates&gt;&lt;year&gt;2005&lt;/year&gt;&lt;/dates&gt;&lt;isbn&gt;0885-3924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Bekelman, Black, Shore, Kasper, &amp; Rabins, 2005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180" w:type="dxa"/>
          </w:tcPr>
          <w:p w:rsidR="005A679B" w:rsidRPr="00B171D2" w:rsidRDefault="005A679B" w:rsidP="00A2492F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atients above 70 years old with dementia</w:t>
            </w:r>
            <w:r w:rsidR="00A2492F">
              <w:rPr>
                <w:rFonts w:cstheme="minorHAnsi"/>
                <w:sz w:val="18"/>
                <w:szCs w:val="18"/>
              </w:rPr>
              <w:t xml:space="preserve"> (80%)</w:t>
            </w:r>
            <w:r w:rsidRPr="00B171D2">
              <w:rPr>
                <w:rFonts w:cstheme="minorHAnsi"/>
                <w:sz w:val="18"/>
                <w:szCs w:val="18"/>
              </w:rPr>
              <w:t xml:space="preserve"> </w:t>
            </w:r>
            <w:r w:rsidR="00A2492F">
              <w:rPr>
                <w:rFonts w:cstheme="minorHAnsi"/>
                <w:sz w:val="18"/>
                <w:szCs w:val="18"/>
              </w:rPr>
              <w:t>or MCI within last year of life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N=81 (Hospice patients: n=24; non-hospice patients: n=57) 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Prospective observational cohort study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65% more likely to be free of psychiatric symptoms (OR 5 0.35; 95% CI 0.13--0.96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duction in proxy reports of pain 41.7% vs. 61.4%, (p 0.085),   </w:t>
            </w:r>
          </w:p>
          <w:p w:rsidR="005A3EEE" w:rsidRDefault="005A3EEE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n sig change in carer satisfaction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o significant </w:t>
            </w: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</w:t>
            </w:r>
            <w:r w:rsidRPr="00B171D2">
              <w:rPr>
                <w:rFonts w:cstheme="minorHAnsi"/>
                <w:sz w:val="18"/>
                <w:szCs w:val="18"/>
              </w:rPr>
              <w:t xml:space="preserve">ACD 64.8 % vs. 79.2% (p .205), Living will 49.1% vs. 54.2% (P 0.510), POA for health care  54.4% vs. 75.0% (p 0.169) 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Caplan (2006), Australia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Caplan&lt;/Author&gt;&lt;Year&gt;2006&lt;/Year&gt;&lt;RecNum&gt;40&lt;/RecNum&gt;&lt;DisplayText&gt;(Caplan, Meller, Squires, Chan, &amp;amp; Willett, 2006)&lt;/DisplayText&gt;&lt;record&gt;&lt;rec-number&gt;40&lt;/rec-number&gt;&lt;foreign-keys&gt;&lt;key app="EN" db-id="dzfp2rrd3aw5tyefx9lxzr5ozedevse9frda" timestamp="1544500262"&gt;40&lt;/key&gt;&lt;/foreign-keys&gt;&lt;ref-type name="Journal Article"&gt;17&lt;/ref-type&gt;&lt;contributors&gt;&lt;authors&gt;&lt;author&gt;Caplan, G. A.&lt;/author&gt;&lt;author&gt;Meller, A.&lt;/author&gt;&lt;author&gt;Squires, B.&lt;/author&gt;&lt;author&gt;Chan, S.&lt;/author&gt;&lt;author&gt;Willett, W.&lt;/author&gt;&lt;/authors&gt;&lt;/contributors&gt;&lt;auth-address&gt;Prince of Wales Hospital, Post Acute Care Services, Sydney, NSW, Australia. g.caplan@unsw.edu.au&lt;/auth-address&gt;&lt;titles&gt;&lt;title&gt;Advance care planning and hospital in the nursing home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581-5&lt;/pages&gt;&lt;volume&gt;35&lt;/volume&gt;&lt;number&gt;6&lt;/number&gt;&lt;edition&gt;2006/06/30&lt;/edition&gt;&lt;keywords&gt;&lt;keyword&gt;*Advance Care Planning&lt;/keyword&gt;&lt;keyword&gt;Ambulances/utilization&lt;/keyword&gt;&lt;keyword&gt;Dementia/*therapy&lt;/keyword&gt;&lt;keyword&gt;Emergency Service, Hospital/utilization&lt;/keyword&gt;&lt;keyword&gt;*Health Education&lt;/keyword&gt;&lt;keyword&gt;*Hospitalization&lt;/keyword&gt;&lt;keyword&gt;Humans&lt;/keyword&gt;&lt;keyword&gt;*Nursing Homes&lt;/keyword&gt;&lt;/keywords&gt;&lt;dates&gt;&lt;year&gt;2006&lt;/year&gt;&lt;pub-dates&gt;&lt;date&gt;Nov&lt;/date&gt;&lt;/pub-dates&gt;&lt;/dates&gt;&lt;isbn&gt;0002-0729 (Print)&amp;#xD;0002-0729&lt;/isbn&gt;&lt;accession-num&gt;16807309&lt;/accession-num&gt;&lt;urls&gt;&lt;/urls&gt;&lt;electronic-resource-num&gt;10.1093/ageing/afl063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 xml:space="preserve">(Caplan, </w:t>
            </w:r>
            <w:r w:rsidR="00200D78">
              <w:rPr>
                <w:rFonts w:cstheme="minorHAnsi"/>
                <w:noProof/>
                <w:sz w:val="18"/>
                <w:szCs w:val="18"/>
              </w:rPr>
              <w:lastRenderedPageBreak/>
              <w:t>Meller, Squires, Chan, &amp; Willett, 2006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A2492F" w:rsidP="00A2492F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lastRenderedPageBreak/>
              <w:t xml:space="preserve">Nursing home residents </w:t>
            </w:r>
            <w:r>
              <w:rPr>
                <w:rFonts w:cstheme="minorHAnsi"/>
                <w:sz w:val="18"/>
                <w:szCs w:val="18"/>
              </w:rPr>
              <w:lastRenderedPageBreak/>
              <w:t>with</w:t>
            </w:r>
            <w:r w:rsidR="005A679B" w:rsidRPr="00B171D2">
              <w:rPr>
                <w:rFonts w:cstheme="minorHAnsi"/>
                <w:sz w:val="18"/>
                <w:szCs w:val="18"/>
              </w:rPr>
              <w:t xml:space="preserve"> </w:t>
            </w:r>
            <w:r>
              <w:rPr>
                <w:rFonts w:cstheme="minorHAnsi"/>
                <w:sz w:val="18"/>
                <w:szCs w:val="18"/>
              </w:rPr>
              <w:t>dementia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N=1344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Mixed, retrospective and prospective data collection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cstheme="minorHAnsi"/>
                <w:sz w:val="18"/>
                <w:szCs w:val="18"/>
              </w:rPr>
              <w:t>No change in mortality except for 3</w:t>
            </w:r>
            <w:r w:rsidR="005A679B" w:rsidRPr="00B171D2">
              <w:rPr>
                <w:rFonts w:cstheme="minorHAnsi"/>
                <w:sz w:val="18"/>
                <w:szCs w:val="18"/>
                <w:vertAlign w:val="superscript"/>
              </w:rPr>
              <w:t>rd</w:t>
            </w:r>
            <w:r w:rsidR="005A679B" w:rsidRPr="00B171D2">
              <w:rPr>
                <w:rFonts w:cstheme="minorHAnsi"/>
                <w:sz w:val="18"/>
                <w:szCs w:val="18"/>
              </w:rPr>
              <w:t xml:space="preserve"> year when sig higher in control 30.3 vs. 41.6 per 100 beds (p &gt;.05)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8 ACP documents completed.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30 ACP discussions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hospital admission 0.865 versus 1.254 (</w:t>
            </w:r>
            <w:r w:rsidRPr="00B171D2">
              <w:rPr>
                <w:rFonts w:cstheme="minorHAnsi"/>
                <w:i/>
                <w:iCs/>
                <w:sz w:val="18"/>
                <w:szCs w:val="18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&lt;0.0001)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Decreased bed days by NH residents 5.734 vs. 12.755 </w:t>
            </w:r>
            <w:r w:rsidRPr="00B171D2">
              <w:rPr>
                <w:rFonts w:cstheme="minorHAnsi"/>
                <w:i/>
                <w:iCs/>
                <w:sz w:val="18"/>
                <w:szCs w:val="18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&lt;0.0001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ambulance usage 1% vs. 21% (p .0019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100% died in preferred place 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Cassarett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05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NhcmV0dDwvQXV0aG9yPjxZZWFyPjIwMDU8L1llYXI+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NhcmV0dDwvQXV0aG9yPjxZZWFyPjIwMDU8L1llYXI+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Casarett et al., 2005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ACF residents in last 6 months of life</w:t>
            </w:r>
            <w:r w:rsidR="00A2492F">
              <w:rPr>
                <w:rFonts w:cstheme="minorHAnsi"/>
                <w:sz w:val="18"/>
                <w:szCs w:val="18"/>
              </w:rPr>
              <w:t>, including 62% with dementia,</w:t>
            </w:r>
            <w:r w:rsidRPr="00B171D2">
              <w:rPr>
                <w:rFonts w:cstheme="minorHAnsi"/>
                <w:sz w:val="18"/>
                <w:szCs w:val="18"/>
              </w:rPr>
              <w:t xml:space="preserve"> and surrogate decision maker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N=205 (Intervention: n=107; control: n=98) 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RCT - randomised at patient level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cstheme="minorHAnsi"/>
                <w:sz w:val="18"/>
                <w:szCs w:val="18"/>
              </w:rPr>
              <w:t>Mortality rates were similar (15/107 (14%) vs. 8/98 (8%); p .18)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 xml:space="preserve">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d </w:t>
            </w:r>
            <w:r w:rsidRPr="00B171D2">
              <w:rPr>
                <w:rFonts w:cstheme="minorHAnsi"/>
                <w:sz w:val="18"/>
                <w:szCs w:val="18"/>
              </w:rPr>
              <w:t xml:space="preserve">SDM ratings of quality of care </w:t>
            </w:r>
            <w:r w:rsidRPr="00B171D2">
              <w:rPr>
                <w:rFonts w:cstheme="minorHAnsi"/>
                <w:color w:val="292526"/>
                <w:sz w:val="18"/>
                <w:szCs w:val="18"/>
              </w:rPr>
              <w:t>2.2 vs. 4.3 (</w:t>
            </w:r>
            <w:r w:rsidRPr="00B171D2">
              <w:rPr>
                <w:rFonts w:cstheme="minorHAnsi"/>
                <w:sz w:val="18"/>
                <w:szCs w:val="18"/>
              </w:rPr>
              <w:t>p = .01)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</w:t>
            </w:r>
            <w:r w:rsidRPr="00B171D2">
              <w:rPr>
                <w:rFonts w:cstheme="minorHAnsi"/>
                <w:sz w:val="18"/>
                <w:szCs w:val="18"/>
              </w:rPr>
              <w:t xml:space="preserve">hospice use </w:t>
            </w:r>
            <w:r w:rsidRPr="00B171D2">
              <w:rPr>
                <w:rFonts w:cstheme="minorHAnsi"/>
                <w:color w:val="292526"/>
                <w:sz w:val="18"/>
                <w:szCs w:val="18"/>
              </w:rPr>
              <w:t>6/98 (6%) vs. 27/ 107 (25%) (</w:t>
            </w:r>
            <w:r w:rsidRPr="00B171D2">
              <w:rPr>
                <w:rFonts w:cstheme="minorHAnsi"/>
                <w:sz w:val="18"/>
                <w:szCs w:val="18"/>
              </w:rPr>
              <w:t>P&lt; .001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Reduction in </w:t>
            </w:r>
            <w:r w:rsidRPr="00B171D2">
              <w:rPr>
                <w:rFonts w:cstheme="minorHAnsi"/>
                <w:sz w:val="18"/>
                <w:szCs w:val="18"/>
              </w:rPr>
              <w:t xml:space="preserve">acute care admissions </w:t>
            </w:r>
            <w:r w:rsidRPr="00B171D2">
              <w:rPr>
                <w:rFonts w:cstheme="minorHAnsi"/>
                <w:color w:val="292526"/>
                <w:sz w:val="18"/>
                <w:szCs w:val="18"/>
              </w:rPr>
              <w:t>mean: 0.49</w:t>
            </w:r>
            <w:r w:rsidRPr="00B171D2">
              <w:rPr>
                <w:rFonts w:cstheme="minorHAnsi"/>
                <w:sz w:val="18"/>
                <w:szCs w:val="18"/>
              </w:rPr>
              <w:t xml:space="preserve"> vs. </w:t>
            </w:r>
            <w:r w:rsidRPr="00B171D2">
              <w:rPr>
                <w:rFonts w:cstheme="minorHAnsi"/>
                <w:color w:val="292526"/>
                <w:sz w:val="18"/>
                <w:szCs w:val="18"/>
              </w:rPr>
              <w:t>0.28 (</w:t>
            </w:r>
            <w:r w:rsidRPr="00B171D2">
              <w:rPr>
                <w:rFonts w:cstheme="minorHAnsi"/>
                <w:sz w:val="18"/>
                <w:szCs w:val="18"/>
              </w:rPr>
              <w:t xml:space="preserve">P .04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duction in LOS </w:t>
            </w:r>
            <w:r w:rsidRPr="00B171D2">
              <w:rPr>
                <w:rFonts w:cstheme="minorHAnsi"/>
                <w:color w:val="292526"/>
                <w:sz w:val="18"/>
                <w:szCs w:val="18"/>
              </w:rPr>
              <w:t>2.99 vs. 1.17 (</w:t>
            </w:r>
            <w:r w:rsidRPr="00B171D2">
              <w:rPr>
                <w:rFonts w:cstheme="minorHAnsi"/>
                <w:sz w:val="18"/>
                <w:szCs w:val="18"/>
              </w:rPr>
              <w:t xml:space="preserve">p .03)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Good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Delagarza (2001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DeLaGarza&lt;/Author&gt;&lt;Year&gt;2001&lt;/Year&gt;&lt;RecNum&gt;41&lt;/RecNum&gt;&lt;DisplayText&gt;(DeLaGarza, Andersen, Mach, &amp;amp; Bennett, 2001)&lt;/DisplayText&gt;&lt;record&gt;&lt;rec-number&gt;41&lt;/rec-number&gt;&lt;foreign-keys&gt;&lt;key app="EN" db-id="dzfp2rrd3aw5tyefx9lxzr5ozedevse9frda" timestamp="1544500262"&gt;41&lt;/key&gt;&lt;/foreign-keys&gt;&lt;ref-type name="Journal Article"&gt;17&lt;/ref-type&gt;&lt;contributors&gt;&lt;authors&gt;&lt;author&gt;DeLaGarza, Vincent W&lt;/author&gt;&lt;author&gt;Andersen, Ross E&lt;/author&gt;&lt;author&gt;Mach, John&lt;/author&gt;&lt;author&gt;Bennett, Richard G&lt;/author&gt;&lt;/authors&gt;&lt;/contributors&gt;&lt;titles&gt;&lt;title&gt;Improving rates of advance directive discussions among managed care nursing home enrollees&lt;/title&gt;&lt;secondary-title&gt;Journal of the American Medical Directors Association&lt;/secondary-title&gt;&lt;/titles&gt;&lt;periodical&gt;&lt;full-title&gt;J Am Med Dir Assoc&lt;/full-title&gt;&lt;abbr-1&gt;Journal of the American Medical Directors Association&lt;/abbr-1&gt;&lt;/periodical&gt;&lt;pages&gt;105-109&lt;/pages&gt;&lt;volume&gt;2&lt;/volume&gt;&lt;number&gt;3&lt;/number&gt;&lt;dates&gt;&lt;year&gt;2001&lt;/year&gt;&lt;/dates&gt;&lt;isbn&gt;1525-8610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DeLaGarza, Andersen, Mach, &amp; Bennett, 2001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Long-stay nursing home residents</w:t>
            </w:r>
            <w:r w:rsidR="00A2492F">
              <w:rPr>
                <w:rFonts w:cstheme="minorHAnsi"/>
                <w:sz w:val="18"/>
                <w:szCs w:val="18"/>
              </w:rPr>
              <w:t>, 70% with dementia,</w:t>
            </w:r>
            <w:r w:rsidRPr="00B171D2">
              <w:rPr>
                <w:rFonts w:cstheme="minorHAnsi"/>
                <w:sz w:val="18"/>
                <w:szCs w:val="18"/>
              </w:rPr>
              <w:t xml:space="preserve"> and/or their responsible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family members or guardian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Participants were 4,248 </w:t>
            </w:r>
            <w:proofErr w:type="spellStart"/>
            <w:r w:rsidRPr="00B171D2">
              <w:rPr>
                <w:rFonts w:cstheme="minorHAnsi"/>
                <w:bCs/>
                <w:sz w:val="18"/>
                <w:szCs w:val="18"/>
              </w:rPr>
              <w:t>enrollees</w:t>
            </w:r>
            <w:proofErr w:type="spellEnd"/>
            <w:r w:rsidRPr="00B171D2">
              <w:rPr>
                <w:rFonts w:cstheme="minorHAnsi"/>
                <w:bCs/>
                <w:sz w:val="18"/>
                <w:szCs w:val="18"/>
              </w:rPr>
              <w:t xml:space="preserve"> in a managed  </w:t>
            </w:r>
            <w:proofErr w:type="spellStart"/>
            <w:r w:rsidRPr="00B171D2">
              <w:rPr>
                <w:rFonts w:cstheme="minorHAnsi"/>
                <w:bCs/>
                <w:sz w:val="18"/>
                <w:szCs w:val="18"/>
              </w:rPr>
              <w:t>medicare</w:t>
            </w:r>
            <w:proofErr w:type="spellEnd"/>
            <w:r w:rsidRPr="00B171D2">
              <w:rPr>
                <w:rFonts w:cstheme="minorHAnsi"/>
                <w:bCs/>
                <w:sz w:val="18"/>
                <w:szCs w:val="18"/>
              </w:rPr>
              <w:t xml:space="preserve"> program in 1996, and 6,598 </w:t>
            </w:r>
            <w:proofErr w:type="spellStart"/>
            <w:r w:rsidRPr="00B171D2">
              <w:rPr>
                <w:rFonts w:cstheme="minorHAnsi"/>
                <w:bCs/>
                <w:sz w:val="18"/>
                <w:szCs w:val="18"/>
              </w:rPr>
              <w:t>enrollees</w:t>
            </w:r>
            <w:proofErr w:type="spellEnd"/>
            <w:r w:rsidRPr="00B171D2">
              <w:rPr>
                <w:rFonts w:cstheme="minorHAnsi"/>
                <w:bCs/>
                <w:sz w:val="18"/>
                <w:szCs w:val="18"/>
              </w:rPr>
              <w:t xml:space="preserve"> in 1997, in Georgia, Maryland,  Massachusetts, Minnesota,</w:t>
            </w:r>
          </w:p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Arizona, and Florida.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Pre post intervention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R 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ACP discussions 73% vs. 85% post intervention (p&lt; .001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desire for hospitalization (65% versus 62%, (</w:t>
            </w:r>
            <w:r w:rsidRPr="00B171D2">
              <w:rPr>
                <w:rFonts w:cstheme="minorHAnsi"/>
                <w:iCs/>
                <w:sz w:val="18"/>
                <w:szCs w:val="18"/>
              </w:rPr>
              <w:t>p</w:t>
            </w:r>
            <w:r w:rsidRPr="00B171D2">
              <w:rPr>
                <w:rFonts w:cstheme="minorHAnsi"/>
                <w:sz w:val="18"/>
                <w:szCs w:val="18"/>
              </w:rPr>
              <w:t xml:space="preserve"> 0.001).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duction in desire for CPR in some states</w:t>
            </w:r>
            <w:r w:rsidRPr="00B171D2">
              <w:rPr>
                <w:rFonts w:cstheme="minorHAnsi"/>
                <w:iCs/>
                <w:sz w:val="18"/>
                <w:szCs w:val="18"/>
              </w:rPr>
              <w:t xml:space="preserve"> (p</w:t>
            </w:r>
            <w:r w:rsidRPr="00B171D2">
              <w:rPr>
                <w:rFonts w:cstheme="minorHAnsi"/>
                <w:sz w:val="18"/>
                <w:szCs w:val="18"/>
              </w:rPr>
              <w:t xml:space="preserve"> 0.001)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Einterz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aW50ZXJ6PC9BdXRob3I+PFllYXI+MjAxNDwvWWVhcj48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aW50ZXJ6PC9BdXRob3I+PFllYXI+MjAxNDwvWWVhcj48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Einterz, Gilliam, Lin, McBride, &amp; Hanson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A2492F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Surrogate Decision-Makers (SDMs) of Nursing Home residents </w:t>
            </w:r>
            <w:r w:rsidR="00A2492F">
              <w:rPr>
                <w:rFonts w:cstheme="minorHAnsi"/>
                <w:sz w:val="18"/>
                <w:szCs w:val="18"/>
              </w:rPr>
              <w:lastRenderedPageBreak/>
              <w:t>with dementia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>N=18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Pilot study; Pre-post intervention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Moderate  - Severe, 5,6,7 on GDS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o change in QOL,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mproved symptom ma</w:t>
            </w:r>
            <w:r>
              <w:rPr>
                <w:rFonts w:eastAsia="Calibri" w:cstheme="minorHAnsi"/>
                <w:sz w:val="18"/>
                <w:szCs w:val="18"/>
              </w:rPr>
              <w:t xml:space="preserve">nagement 8.8 vs. 14.7 (p .013)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Sig change in satisfaction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GOC discussion with NP 11% vs. 72% (p .00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palliative care domains at  3 months 1.8 vs. 4.3 (p&lt; .00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33% had a documented discussion of GOC, while 67% of SDM remembered being asked about GOC.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>Increase in SDM and staff concordance in GOC 50% vs. 78% (p .003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in quality of communication at EOL 3.3 vs. 4.7 (p .006)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d knowledge 12.5 vs. 14.2 (p &lt; 001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Poo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Ersek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Ersek&lt;/Author&gt;&lt;Year&gt;2014&lt;/Year&gt;&lt;RecNum&gt;48&lt;/RecNum&gt;&lt;DisplayText&gt;(Ersek et al., 2014)&lt;/DisplayText&gt;&lt;record&gt;&lt;rec-number&gt;48&lt;/rec-number&gt;&lt;foreign-keys&gt;&lt;key app="EN" db-id="dzfp2rrd3aw5tyefx9lxzr5ozedevse9frda" timestamp="1544500263"&gt;48&lt;/key&gt;&lt;/foreign-keys&gt;&lt;ref-type name="Journal Article"&gt;17&lt;/ref-type&gt;&lt;contributors&gt;&lt;authors&gt;&lt;author&gt;Ersek, M.&lt;/author&gt;&lt;author&gt;Sefcik, J. S.&lt;/author&gt;&lt;author&gt;Lin, F. C.&lt;/author&gt;&lt;author&gt;Lee, T. J.&lt;/author&gt;&lt;author&gt;Gilliam, R.&lt;/author&gt;&lt;author&gt;Hanson, L. C.&lt;/author&gt;&lt;/authors&gt;&lt;/contributors&gt;&lt;auth-address&gt;Philadelphia Veterans Affairs Medical Center, Philadelphia, PA, USA.&lt;/auth-address&gt;&lt;titles&gt;&lt;title&gt;Provider staffing effect on a decision aid intervention&lt;/title&gt;&lt;secondary-title&gt;Clin Nurs Res&lt;/secondary-title&gt;&lt;alt-title&gt;Clinical nursing research&lt;/alt-title&gt;&lt;/titles&gt;&lt;periodical&gt;&lt;full-title&gt;Clin Nurs Res&lt;/full-title&gt;&lt;abbr-1&gt;Clinical nursing research&lt;/abbr-1&gt;&lt;/periodical&gt;&lt;alt-periodical&gt;&lt;full-title&gt;Clin Nurs Res&lt;/full-title&gt;&lt;abbr-1&gt;Clinical nursing research&lt;/abbr-1&gt;&lt;/alt-periodical&gt;&lt;pages&gt;36-53&lt;/pages&gt;&lt;volume&gt;23&lt;/volume&gt;&lt;number&gt;1&lt;/number&gt;&lt;edition&gt;2013/01/08&lt;/edition&gt;&lt;keywords&gt;&lt;keyword&gt;advance practice nursing&lt;/keyword&gt;&lt;keyword&gt;decision making&lt;/keyword&gt;&lt;keyword&gt;dementia&lt;/keyword&gt;&lt;keyword&gt;nursing home&lt;/keyword&gt;&lt;keyword&gt;nutrition&lt;/keyword&gt;&lt;/keywords&gt;&lt;dates&gt;&lt;year&gt;2014&lt;/year&gt;&lt;pub-dates&gt;&lt;date&gt;Feb&lt;/date&gt;&lt;/pub-dates&gt;&lt;/dates&gt;&lt;isbn&gt;1054-7738&lt;/isbn&gt;&lt;accession-num&gt;23291316&lt;/accession-num&gt;&lt;urls&gt;&lt;/urls&gt;&lt;electronic-resource-num&gt;10.1177/1054773812470840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Ersek et al.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Dyads of nursing home residents with advanced dementia and their surrogate decision-maker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=256 dyads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Cluster RCT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Advanced, 6 – 7 on GDS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F3875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F3875">
              <w:rPr>
                <w:rFonts w:eastAsia="Calibri" w:cstheme="minorHAnsi"/>
                <w:sz w:val="18"/>
                <w:szCs w:val="18"/>
              </w:rPr>
              <w:t xml:space="preserve">Intervention group decreased decisional conflict score −0.08 vs. −.47 (p .008) and −0.30 v. −.0.68 (p .014) respectively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Fair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Garden (2016), UK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YXJkZW48L0F1dGhvcj48WWVhcj4yMDE2PC9ZZWFyPjxS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YXJkZW48L0F1dGhvcj48WWVhcj4yMDE2PC9ZZWFyPjxS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Garden, Green, Pieniak, &amp; Gladman, 2016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sidents with dementia in </w:t>
            </w:r>
            <w:r w:rsidR="00A2492F">
              <w:rPr>
                <w:rFonts w:cstheme="minorHAnsi"/>
                <w:sz w:val="18"/>
                <w:szCs w:val="18"/>
              </w:rPr>
              <w:t xml:space="preserve">a </w:t>
            </w:r>
            <w:r w:rsidRPr="00B171D2">
              <w:rPr>
                <w:rFonts w:cstheme="minorHAnsi"/>
                <w:sz w:val="18"/>
                <w:szCs w:val="18"/>
              </w:rPr>
              <w:t>care home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4,248 in 1996 and N=6,598 in 1997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 xml:space="preserve">Pre/post intervention 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Default="002F438D" w:rsidP="00110624">
            <w:pPr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>67/68 PWD died in preferred place</w:t>
            </w:r>
          </w:p>
          <w:p w:rsidR="002F438D" w:rsidRPr="00B171D2" w:rsidRDefault="002F438D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 xml:space="preserve">Healthcare system: </w:t>
            </w:r>
            <w:r w:rsidRPr="002F438D">
              <w:rPr>
                <w:rFonts w:eastAsia="Calibri" w:cstheme="minorHAnsi"/>
                <w:sz w:val="18"/>
                <w:szCs w:val="18"/>
              </w:rPr>
              <w:t>Decreased estimates of health care costs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102 ACP completed 4/102 wished to die in hospital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Decrease in hospital admissions 202 vs. 91 (55%)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High satisfaction  -  92% carers rated </w:t>
            </w:r>
            <w:r w:rsidR="002F438D">
              <w:rPr>
                <w:rFonts w:eastAsia="Calibri" w:cstheme="minorHAnsi"/>
                <w:sz w:val="18"/>
                <w:szCs w:val="18"/>
              </w:rPr>
              <w:t xml:space="preserve">ACP </w:t>
            </w:r>
            <w:r w:rsidRPr="00B171D2">
              <w:rPr>
                <w:rFonts w:eastAsia="Calibri" w:cstheme="minorHAnsi"/>
                <w:sz w:val="18"/>
                <w:szCs w:val="18"/>
              </w:rPr>
              <w:t>service &gt;9/10</w:t>
            </w:r>
          </w:p>
          <w:p w:rsidR="005A679B" w:rsidRPr="00B171D2" w:rsidRDefault="005A679B" w:rsidP="002F438D">
            <w:pPr>
              <w:contextualSpacing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Hanson (2005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Hanson&lt;/Author&gt;&lt;Year&gt;2005&lt;/Year&gt;&lt;RecNum&gt;43&lt;/RecNum&gt;&lt;DisplayText&gt;(Hanson, Reynolds, Henderson, &amp;amp; Pickard, 2005)&lt;/DisplayText&gt;&lt;record&gt;&lt;rec-number&gt;43&lt;/rec-number&gt;&lt;foreign-keys&gt;&lt;key app="EN" db-id="dzfp2rrd3aw5tyefx9lxzr5ozedevse9frda" timestamp="1544500262"&gt;43&lt;/key&gt;&lt;/foreign-keys&gt;&lt;ref-type name="Journal Article"&gt;17&lt;/ref-type&gt;&lt;contributors&gt;&lt;authors&gt;&lt;author&gt;Hanson, Laura C&lt;/author&gt;&lt;author&gt;Reynolds, Kimberly S&lt;/author&gt;&lt;author&gt;Henderson, Martha&lt;/author&gt;&lt;author&gt;Pickard, C Glenn&lt;/author&gt;&lt;/authors&gt;&lt;/contributors&gt;&lt;titles&gt;&lt;title&gt;A quality improvement intervention to increase palliative care in nursing homes&lt;/title&gt;&lt;secondary-title&gt;Journal of palliative medicine&lt;/secondary-title&gt;&lt;/titles&gt;&lt;periodical&gt;&lt;full-title&gt;J Palliat Med&lt;/full-title&gt;&lt;abbr-1&gt;Journal of palliative medicine&lt;/abbr-1&gt;&lt;/periodical&gt;&lt;pages&gt;576-584&lt;/pages&gt;&lt;volume&gt;8&lt;/volume&gt;&lt;number&gt;3&lt;/number&gt;&lt;dates&gt;&lt;year&gt;2005&lt;/year&gt;&lt;/dates&gt;&lt;isbn&gt;1096-6218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Hanson, Reynolds, Henderson, &amp; Pickard, 2005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  <w:p w:rsidR="005A679B" w:rsidRPr="00B171D2" w:rsidRDefault="005A679B" w:rsidP="00110624">
            <w:pPr>
              <w:contextualSpacing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Nursing home residents </w:t>
            </w:r>
            <w:r w:rsidR="00A2492F">
              <w:rPr>
                <w:rFonts w:cstheme="minorHAnsi"/>
                <w:sz w:val="18"/>
                <w:szCs w:val="18"/>
              </w:rPr>
              <w:t>with advanced dementia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458 (Intervention: n=345; control: n=113)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Pre/post intervention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Advanced, 6 – 7 on GDS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ACP discussions 4 - 17% (p&lt; .00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DNR orders </w:t>
            </w:r>
            <w:r w:rsidRPr="00B171D2">
              <w:rPr>
                <w:rFonts w:cstheme="minorHAnsi"/>
                <w:sz w:val="18"/>
                <w:szCs w:val="18"/>
              </w:rPr>
              <w:t xml:space="preserve"> </w:t>
            </w:r>
            <w:r w:rsidRPr="00B171D2">
              <w:rPr>
                <w:rFonts w:eastAsia="Calibri" w:cstheme="minorHAnsi"/>
                <w:sz w:val="18"/>
                <w:szCs w:val="18"/>
              </w:rPr>
              <w:t xml:space="preserve">58% to 65%, (P .04) 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o change in living will and POA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hospice enrolment 4 – 6.8% (p .0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pain assessment 18%-60% (p&lt; .001)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non-pharmacological pain management  15%-35% (P.001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referral to hospice (P.01)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Hanson (2011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5zb248L0F1dGhvcj48WWVhcj4yMDExPC9ZZWFyPjxS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5zb248L0F1dGhvcj48WWVhcj4yMDExPC9ZZWFyPjxS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Hanson et al., 2011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sidents 65 years and older with advanced dementia </w:t>
            </w:r>
            <w:r w:rsidRPr="00B171D2">
              <w:rPr>
                <w:rFonts w:cstheme="minorHAnsi"/>
                <w:sz w:val="18"/>
                <w:szCs w:val="18"/>
              </w:rPr>
              <w:lastRenderedPageBreak/>
              <w:t>and feeding problems and their surrogate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lastRenderedPageBreak/>
              <w:t>N=256 surrogate dyads (Intervention: n=127; control: n=129)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cstheme="minorHAnsi"/>
                <w:bCs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Cluster RCT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>Reduction in weight loss in intervention 6% vs. 16% (P.0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o change in mortality (p .58)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d  carer knowledge 16.8 vs. 15.1 (P &lt; .001)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Carers  expected fewer benefits from tube feeding 2.3 vs. 2.6 (P = .001)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>Increased not to tube feed orders. (Pooled result over 9 months % not provided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feeding tube discussion with HC provider 33% - 46% (P. 04)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dysphagia diet 89 vs. 76% (P.04)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Hanson (2016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5zb248L0F1dGhvcj48WWVhcj4yMDE2PC9ZZWFyPjxS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IYW5zb248L0F1dGhvcj48WWVhcj4yMDE2PC9ZZWFyPjxS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Hanson et al., 2016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sidents with advanced dementia and their carer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=22 (Intervention: n=11; control: n=11) 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Cluster RCT 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bCs/>
                <w:sz w:val="18"/>
                <w:szCs w:val="18"/>
              </w:rPr>
              <w:t>Advanced, 5,6,7 on GDS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90% of SDM involved in GOC discussion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69% of GOC discussion were within 3 months,  84% within 6 months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92% - 99% of discussions reviewed all content areas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100% compliance with review of decision aid. 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Good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Hockley (2010), UK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Hockley&lt;/Author&gt;&lt;Year&gt;2010&lt;/Year&gt;&lt;RecNum&gt;44&lt;/RecNum&gt;&lt;DisplayText&gt;(Hockley, Watson, Oxenham, &amp;amp; Murray, 2010)&lt;/DisplayText&gt;&lt;record&gt;&lt;rec-number&gt;44&lt;/rec-number&gt;&lt;foreign-keys&gt;&lt;key app="EN" db-id="dzfp2rrd3aw5tyefx9lxzr5ozedevse9frda" timestamp="1544500263"&gt;44&lt;/key&gt;&lt;/foreign-keys&gt;&lt;ref-type name="Journal Article"&gt;17&lt;/ref-type&gt;&lt;contributors&gt;&lt;authors&gt;&lt;author&gt;Hockley, J&lt;/author&gt;&lt;author&gt;Watson, J&lt;/author&gt;&lt;author&gt;Oxenham, D&lt;/author&gt;&lt;author&gt;Murray, SA&lt;/author&gt;&lt;/authors&gt;&lt;/contributors&gt;&lt;titles&gt;&lt;title&gt;The integrated implementation of two end-of-life care tools in nursing care homes in the UK: an in-depth evaluation&lt;/title&gt;&lt;secondary-title&gt;Palliative medicine&lt;/secondary-title&gt;&lt;/titles&gt;&lt;periodical&gt;&lt;full-title&gt;Palliative medicine&lt;/full-title&gt;&lt;/periodical&gt;&lt;dates&gt;&lt;year&gt;2010&lt;/year&gt;&lt;/dates&gt;&lt;isbn&gt;0269-2163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Hockley, Watson, Oxenham, &amp; Murray, 2010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ursing home residents</w:t>
            </w:r>
            <w:r w:rsidR="00A2492F">
              <w:rPr>
                <w:rFonts w:cstheme="minorHAnsi"/>
                <w:sz w:val="18"/>
                <w:szCs w:val="18"/>
              </w:rPr>
              <w:t>, 60% with dementia</w:t>
            </w:r>
            <w:r w:rsidRPr="00B171D2">
              <w:rPr>
                <w:rFonts w:cstheme="minorHAnsi"/>
                <w:sz w:val="18"/>
                <w:szCs w:val="18"/>
              </w:rPr>
              <w:t xml:space="preserve">  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228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Retrospective chart review, and post implementation; staff audit 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</w:t>
            </w:r>
            <w:r w:rsidRPr="00B171D2">
              <w:rPr>
                <w:rFonts w:cstheme="minorHAnsi"/>
                <w:sz w:val="18"/>
                <w:szCs w:val="18"/>
              </w:rPr>
              <w:t>DNR instruction</w:t>
            </w:r>
            <w:r w:rsidRPr="00B171D2">
              <w:rPr>
                <w:rFonts w:eastAsia="Calibri" w:cstheme="minorHAnsi"/>
                <w:sz w:val="18"/>
                <w:szCs w:val="18"/>
              </w:rPr>
              <w:t xml:space="preserve"> </w:t>
            </w:r>
            <w:r w:rsidRPr="00B171D2">
              <w:rPr>
                <w:rFonts w:cstheme="minorHAnsi"/>
                <w:sz w:val="18"/>
                <w:szCs w:val="18"/>
              </w:rPr>
              <w:t>15% vs. 72% (p&lt;0.001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 in ACP conversations 4% vs. 53% (p&lt;0.001).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In hospital death decreased from 8% to 15%.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38% decrease in hospital bed-days 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Increased use of Liverpool care pathway from 3% to 30% (p&lt;0.001)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Livingston (2013), UK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ZpbmdzdG9uPC9BdXRob3I+PFllYXI+MjAxMzwvWWVh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ZpbmdzdG9uPC9BdXRob3I+PFllYXI+MjAxMzwvWWVh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Livingston et al., 2013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Pr="00B171D2"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eople with dementia living in a care home, their family members, and staff from the same care home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=112 (Pre: n=69; post: n=52)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Mixed method - Pre post intervention design Qualitative interviews with care staff.  Review of resident records for evidence of ACP and if wishes were followed, post death  interview with family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Severe, Mean MMSE 5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change in QOL or pain control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o change in anxiety and depression 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d concordance with EOL wishes71% vs. 100% (p .04)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EOL discussions 13% to 46%, (p &lt; 0.001)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DNR orders (p&lt;.001) (14% - 73%)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dying in care home compared with hospital 76% vs. 47% (p &lt; .02)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Reduction in hospital mean LOS  4 vs. 1.25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Families satisfaction with input into care planning 69% vs. 100%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Molloy (2000), Canada </w:t>
            </w:r>
            <w:r w:rsidR="00200D78">
              <w:rPr>
                <w:rFonts w:cstheme="minorHAnsi"/>
                <w:sz w:val="18"/>
                <w:szCs w:val="18"/>
              </w:rPr>
              <w:lastRenderedPageBreak/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Molloy&lt;/Author&gt;&lt;Year&gt;2000&lt;/Year&gt;&lt;RecNum&gt;46&lt;/RecNum&gt;&lt;DisplayText&gt;(Molloy et al., 2000)&lt;/DisplayText&gt;&lt;record&gt;&lt;rec-number&gt;46&lt;/rec-number&gt;&lt;foreign-keys&gt;&lt;key app="EN" db-id="dzfp2rrd3aw5tyefx9lxzr5ozedevse9frda" timestamp="1544500263"&gt;46&lt;/key&gt;&lt;/foreign-keys&gt;&lt;ref-type name="Journal Article"&gt;17&lt;/ref-type&gt;&lt;contributors&gt;&lt;authors&gt;&lt;author&gt;Molloy, D William&lt;/author&gt;&lt;author&gt;Guyatt, Gordon H&lt;/author&gt;&lt;author&gt;Russo, Rosalie&lt;/author&gt;&lt;author&gt;Goeree, Ron&lt;/author&gt;&lt;author&gt;O&amp;apos;Brien, Bernie J&lt;/author&gt;&lt;author&gt;Bédard, Michel&lt;/author&gt;&lt;author&gt;Willan, Andy&lt;/author&gt;&lt;author&gt;Watson, Jan&lt;/author&gt;&lt;author&gt;Patterson, Christine&lt;/author&gt;&lt;author&gt;Harrison, Christine&lt;/author&gt;&lt;/authors&gt;&lt;/contributors&gt;&lt;titles&gt;&lt;title&gt;Systematic implementation of an advance directive program in nursing homes: a randomized controlled trial&lt;/title&gt;&lt;secondary-title&gt;Jama&lt;/secondary-title&gt;&lt;/titles&gt;&lt;periodical&gt;&lt;full-title&gt;Jama&lt;/full-title&gt;&lt;abbr-1&gt;Jama&lt;/abbr-1&gt;&lt;/periodical&gt;&lt;pages&gt;1437-1444&lt;/pages&gt;&lt;volume&gt;283&lt;/volume&gt;&lt;number&gt;11&lt;/number&gt;&lt;dates&gt;&lt;year&gt;2000&lt;/year&gt;&lt;/dates&gt;&lt;isbn&gt;0098-7484&lt;/isbn&gt;&lt;urls&gt;&lt;/urls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Molloy et al., 2000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>Nursing home resident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=527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RCT - Randomised at level of nursing home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ixed,  Mean Short form MMSE 23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 xml:space="preserve">No change in mortality 24% vs. 28% (p = .02) 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o change in satisfaction </w:t>
            </w:r>
          </w:p>
          <w:p w:rsidR="005A679B" w:rsidRPr="00B171D2" w:rsidRDefault="002F438D" w:rsidP="00110624">
            <w:pPr>
              <w:rPr>
                <w:rFonts w:eastAsia="Calibri"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>Carer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>: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No changes in satisfaction </w:t>
            </w:r>
            <w:r w:rsidR="002F438D">
              <w:rPr>
                <w:rFonts w:eastAsia="Calibri" w:cstheme="minorHAnsi"/>
                <w:sz w:val="18"/>
                <w:szCs w:val="18"/>
              </w:rPr>
              <w:t xml:space="preserve">Healthcare system: </w:t>
            </w:r>
            <w:r w:rsidR="002F438D" w:rsidRPr="00B171D2">
              <w:rPr>
                <w:rFonts w:eastAsia="Calibri" w:cstheme="minorHAnsi"/>
                <w:sz w:val="18"/>
                <w:szCs w:val="18"/>
              </w:rPr>
              <w:t>Health care cost plus intervention costs were lower in control than in intervention $3490 vs. $5239 (p .01)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Increase in ACD completed in intervention homes 57% vs. 70%.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ACD were more likely to be "Let me decide" (89%) while in control home most were DNR (71%).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Reduction in rate of hospitalisation (P .001) </w:t>
            </w:r>
          </w:p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Reduction in bed days 2.61 vs. 5.86 (p .01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lastRenderedPageBreak/>
              <w:t xml:space="preserve">Good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Morrison (2005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b3JyaXNvbjwvQXV0aG9yPjxZZWFyPjIwMDU8L1llYXI+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b3JyaXNvbjwvQXV0aG9yPjxZZWFyPjIwMDU8L1llYXI+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Morrison et al., 2005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ursing home residents (93% in intervention with dementia and 67% with dementia in control) and their surrogate decision makers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N=205 (Intervention: n=107; control: n=98) 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RCT - Randomised at level of social worker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Mixed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eastAsia="Calibri"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eastAsia="Calibri" w:cstheme="minorHAnsi"/>
                <w:sz w:val="18"/>
                <w:szCs w:val="18"/>
              </w:rPr>
              <w:t>Increase in concordance with stated wishes 5% vs. 18% (P .04)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documentation of; preference for CPR 20% vs 40%. (P.005), IV Abs 9% vs. 44% (P &lt;. 001), hospitalisation 16% vs. 49% (P&lt; .001) and artificial nutrition  and hydration 9% vs. 47% (P &lt;. 001)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change in ACD rates although competent residents were few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Reinhardt (2014), USA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/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&lt;EndNote&gt;&lt;Cite&gt;&lt;Author&gt;Reinhardt&lt;/Author&gt;&lt;Year&gt;2014&lt;/Year&gt;&lt;RecNum&gt;52&lt;/RecNum&gt;&lt;DisplayText&gt;(Reinhardt, Chichin, Posner, &amp;amp; Kassabian, 2014)&lt;/DisplayText&gt;&lt;record&gt;&lt;rec-number&gt;52&lt;/rec-number&gt;&lt;foreign-keys&gt;&lt;key app="EN" db-id="dzfp2rrd3aw5tyefx9lxzr5ozedevse9frda" timestamp="1544500265"&gt;52&lt;/key&gt;&lt;/foreign-keys&gt;&lt;ref-type name="Journal Article"&gt;17&lt;/ref-type&gt;&lt;contributors&gt;&lt;authors&gt;&lt;author&gt;Reinhardt, J. P.&lt;/author&gt;&lt;author&gt;Chichin, E.&lt;/author&gt;&lt;author&gt;Posner, L.&lt;/author&gt;&lt;author&gt;Kassabian, S.&lt;/author&gt;&lt;/authors&gt;&lt;/contributors&gt;&lt;auth-address&gt;a Jewish Home Lifecare , Research Institute on Aging , New York , New York , USA.&lt;/auth-address&gt;&lt;titles&gt;&lt;title&gt;Vital conversations with family in the nursing home: preparation for end-stage dementia care&lt;/title&gt;&lt;secondary-title&gt;J Soc Work End Life Palliat Care&lt;/secondary-title&gt;&lt;alt-title&gt;Journal of social work in end-of-life &amp;amp; palliative care&lt;/alt-title&gt;&lt;/titles&gt;&lt;periodical&gt;&lt;full-title&gt;J Soc Work End Life Palliat Care&lt;/full-title&gt;&lt;abbr-1&gt;Journal of social work in end-of-life &amp;amp; palliative care&lt;/abbr-1&gt;&lt;/periodical&gt;&lt;alt-periodical&gt;&lt;full-title&gt;J Soc Work End Life Palliat Care&lt;/full-title&gt;&lt;abbr-1&gt;Journal of social work in end-of-life &amp;amp; palliative care&lt;/abbr-1&gt;&lt;/alt-periodical&gt;&lt;pages&gt;112-26&lt;/pages&gt;&lt;volume&gt;10&lt;/volume&gt;&lt;number&gt;2&lt;/number&gt;&lt;edition&gt;2014/05/20&lt;/edition&gt;&lt;keywords&gt;&lt;keyword&gt;advance directives&lt;/keyword&gt;&lt;keyword&gt;advanced dementia&lt;/keyword&gt;&lt;keyword&gt;end-of-life communication&lt;/keyword&gt;&lt;keyword&gt;treatment discussions&lt;/keyword&gt;&lt;/keywords&gt;&lt;dates&gt;&lt;year&gt;2014&lt;/year&gt;&lt;/dates&gt;&lt;isbn&gt;1552-4264&lt;/isbn&gt;&lt;accession-num&gt;24835382&lt;/accession-num&gt;&lt;urls&gt;&lt;/urls&gt;&lt;electronic-resource-num&gt;10.1080/15524256.2014.906371&lt;/electronic-resource-num&gt;&lt;remote-database-provider&gt;PubMed&lt;/remote-database-provider&gt;&lt;research-notes&gt;included extracted&lt;/research-notes&gt;&lt;language&gt;eng&lt;/language&gt;&lt;/record&gt;&lt;/Cite&gt;&lt;/EndNote&gt;</w:instrText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>(Reinhardt, Chichin, Posner, &amp; Kassabian, 2014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A2492F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Family members (surrogates) of current re</w:t>
            </w:r>
            <w:r w:rsidR="00A2492F">
              <w:rPr>
                <w:rFonts w:cstheme="minorHAnsi"/>
                <w:sz w:val="18"/>
                <w:szCs w:val="18"/>
              </w:rPr>
              <w:t>sidents with advanced dementia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=87 (Intervention: n=47; control: n=40)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Longitudinal, 6-month, prospective, randomized trial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Advanced, CPS 4,5,6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PWD: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difference in care satisfaction or symptom control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difference in symptom control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Carer: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Increase in care rating at 6 months 7.3 vs. 8.2 (p&lt;.05) No difference at other time points. </w:t>
            </w:r>
          </w:p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change in depression or life satisfaction of care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Increase in MOLST 78% - 100% (p&lt;.01), DNR  72% - 94% (p&lt;.01), DNI 57% - 83% (p&lt;.001), DNH 11 – 30% (p&lt;.01), No feeding tube 36% - 57% (p&lt;.01), and Comfort care 9 – 19% (p&lt;.1)</w:t>
            </w:r>
          </w:p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o change in preference for IV Abs and Antibiotics</w:t>
            </w:r>
            <w:r w:rsidRPr="00B171D2">
              <w:rPr>
                <w:rFonts w:eastAsia="Calibri" w:cstheme="minorHAnsi"/>
                <w:color w:val="FF0000"/>
                <w:sz w:val="18"/>
                <w:szCs w:val="18"/>
              </w:rPr>
              <w:t xml:space="preserve"> 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contextualSpacing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200D78">
            <w:pPr>
              <w:contextualSpacing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Van der </w:t>
            </w:r>
            <w:proofErr w:type="spellStart"/>
            <w:r w:rsidRPr="00B171D2">
              <w:rPr>
                <w:rFonts w:cstheme="minorHAnsi"/>
                <w:sz w:val="18"/>
                <w:szCs w:val="18"/>
              </w:rPr>
              <w:t>steen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2012), Canada, The Netherlands, and Italy</w:t>
            </w:r>
            <w:r w:rsidR="00200D78">
              <w:rPr>
                <w:rFonts w:cstheme="minorHAnsi"/>
                <w:sz w:val="18"/>
                <w:szCs w:val="18"/>
              </w:rPr>
              <w:t xml:space="preserve"> </w: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2YW4gZGVyIFN0ZWVuPC9BdXRob3I+PFllYXI+MjAxMjwv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200D78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2YW4gZGVyIFN0ZWVuPC9BdXRob3I+PFllYXI+MjAxMjwv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</w:fldData>
              </w:fldChar>
            </w:r>
            <w:r w:rsidR="00200D78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  <w:r w:rsidR="00200D78">
              <w:rPr>
                <w:rFonts w:cstheme="minorHAnsi"/>
                <w:sz w:val="18"/>
                <w:szCs w:val="18"/>
              </w:rPr>
            </w:r>
            <w:r w:rsidR="00200D78">
              <w:rPr>
                <w:rFonts w:cstheme="minorHAnsi"/>
                <w:sz w:val="18"/>
                <w:szCs w:val="18"/>
              </w:rPr>
              <w:fldChar w:fldCharType="separate"/>
            </w:r>
            <w:r w:rsidR="00200D78">
              <w:rPr>
                <w:rFonts w:cstheme="minorHAnsi"/>
                <w:noProof/>
                <w:sz w:val="18"/>
                <w:szCs w:val="18"/>
              </w:rPr>
              <w:t xml:space="preserve">(van der </w:t>
            </w:r>
            <w:r w:rsidR="00200D78">
              <w:rPr>
                <w:rFonts w:cstheme="minorHAnsi"/>
                <w:noProof/>
                <w:sz w:val="18"/>
                <w:szCs w:val="18"/>
              </w:rPr>
              <w:lastRenderedPageBreak/>
              <w:t>Steen et al., 2012)</w:t>
            </w:r>
            <w:r w:rsidR="00200D78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lastRenderedPageBreak/>
              <w:t xml:space="preserve">Family of Nursing home residents </w:t>
            </w:r>
            <w:r w:rsidR="00A2492F">
              <w:rPr>
                <w:rFonts w:cstheme="minorHAnsi"/>
                <w:sz w:val="18"/>
                <w:szCs w:val="18"/>
              </w:rPr>
              <w:t xml:space="preserve">with advanced dementia </w:t>
            </w:r>
            <w:r w:rsidRPr="00B171D2">
              <w:rPr>
                <w:rFonts w:cstheme="minorHAnsi"/>
                <w:sz w:val="18"/>
                <w:szCs w:val="18"/>
              </w:rPr>
              <w:t xml:space="preserve">post death 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=138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Mailed survey 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Carer of people who had died from dementia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NR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>Participant from all countries found the info useful and acceptable (94- 100%). 93 - 96% of families felt they should have had the information sooner. Italian families wanted more information, Italians preferred to receive book from physician, Canadians from a nurse.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eastAsia="Calibri" w:cstheme="minorHAnsi"/>
                <w:sz w:val="18"/>
                <w:szCs w:val="18"/>
              </w:rPr>
            </w:pPr>
            <w:r w:rsidRPr="00B171D2">
              <w:rPr>
                <w:rFonts w:eastAsia="Calibri" w:cstheme="minorHAnsi"/>
                <w:sz w:val="18"/>
                <w:szCs w:val="18"/>
              </w:rPr>
              <w:t xml:space="preserve">Fair </w:t>
            </w:r>
          </w:p>
        </w:tc>
      </w:tr>
      <w:tr w:rsidR="00A2492F" w:rsidRPr="00B171D2" w:rsidTr="00110624">
        <w:tc>
          <w:tcPr>
            <w:tcW w:w="1161" w:type="dxa"/>
            <w:shd w:val="clear" w:color="auto" w:fill="auto"/>
          </w:tcPr>
          <w:p w:rsidR="005A679B" w:rsidRPr="00B171D2" w:rsidRDefault="005A679B" w:rsidP="00110624">
            <w:pPr>
              <w:contextualSpacing/>
              <w:rPr>
                <w:rFonts w:cstheme="minorHAnsi"/>
                <w:sz w:val="18"/>
                <w:szCs w:val="18"/>
              </w:rPr>
            </w:pPr>
            <w:proofErr w:type="spellStart"/>
            <w:r w:rsidRPr="00B171D2">
              <w:rPr>
                <w:rFonts w:cstheme="minorHAnsi"/>
                <w:sz w:val="18"/>
                <w:szCs w:val="18"/>
              </w:rPr>
              <w:t>Volicer</w:t>
            </w:r>
            <w:proofErr w:type="spellEnd"/>
            <w:r w:rsidRPr="00B171D2">
              <w:rPr>
                <w:rFonts w:cstheme="minorHAnsi"/>
                <w:sz w:val="18"/>
                <w:szCs w:val="18"/>
              </w:rPr>
              <w:t xml:space="preserve"> (1986), USA</w:t>
            </w:r>
          </w:p>
        </w:tc>
        <w:tc>
          <w:tcPr>
            <w:tcW w:w="1180" w:type="dxa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ursing home male residents with advanced dementia in an intermediate medical ward</w:t>
            </w:r>
          </w:p>
        </w:tc>
        <w:tc>
          <w:tcPr>
            <w:tcW w:w="1470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=47</w:t>
            </w:r>
          </w:p>
        </w:tc>
        <w:tc>
          <w:tcPr>
            <w:tcW w:w="1441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Prospective chart audit and cross-sectional survey</w:t>
            </w:r>
          </w:p>
        </w:tc>
        <w:tc>
          <w:tcPr>
            <w:tcW w:w="1156" w:type="dxa"/>
            <w:shd w:val="clear" w:color="auto" w:fill="FFFFFF" w:themeFill="background1"/>
          </w:tcPr>
          <w:p w:rsidR="005A679B" w:rsidRPr="00B171D2" w:rsidRDefault="005A679B" w:rsidP="00110624">
            <w:pPr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Severe, Time from diagnosis</w:t>
            </w:r>
          </w:p>
        </w:tc>
        <w:tc>
          <w:tcPr>
            <w:tcW w:w="2801" w:type="dxa"/>
            <w:shd w:val="clear" w:color="auto" w:fill="FFFFFF" w:themeFill="background1"/>
          </w:tcPr>
          <w:p w:rsidR="005A679B" w:rsidRPr="00B171D2" w:rsidRDefault="002F438D" w:rsidP="0011062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PWD: </w:t>
            </w:r>
            <w:r w:rsidR="005A679B" w:rsidRPr="00B171D2">
              <w:rPr>
                <w:rFonts w:cstheme="minorHAnsi"/>
                <w:sz w:val="18"/>
                <w:szCs w:val="18"/>
              </w:rPr>
              <w:t>Mortality 32%</w:t>
            </w:r>
          </w:p>
        </w:tc>
        <w:tc>
          <w:tcPr>
            <w:tcW w:w="3686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No difference in Hospice LOS 43 months (t= 0.43)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Staff and carer rating of treatment intensity before family conferences did not correlate r+-.051 (P =.377). </w:t>
            </w:r>
          </w:p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>Staff rating correlated with  severity of dementia r -.540 (p&lt;.001)</w:t>
            </w:r>
          </w:p>
        </w:tc>
        <w:tc>
          <w:tcPr>
            <w:tcW w:w="1559" w:type="dxa"/>
            <w:shd w:val="clear" w:color="auto" w:fill="FFFFFF" w:themeFill="background1"/>
          </w:tcPr>
          <w:p w:rsidR="005A679B" w:rsidRPr="00B171D2" w:rsidRDefault="005A679B" w:rsidP="00110624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B171D2">
              <w:rPr>
                <w:rFonts w:cstheme="minorHAnsi"/>
                <w:sz w:val="18"/>
                <w:szCs w:val="18"/>
              </w:rPr>
              <w:t xml:space="preserve">Fair </w:t>
            </w:r>
          </w:p>
        </w:tc>
      </w:tr>
    </w:tbl>
    <w:p w:rsidR="005A679B" w:rsidRPr="0081413E" w:rsidRDefault="005A679B" w:rsidP="005A679B"/>
    <w:p w:rsidR="005A679B" w:rsidRPr="00F44032" w:rsidRDefault="005A679B" w:rsidP="005A679B">
      <w:pPr>
        <w:spacing w:after="0" w:line="240" w:lineRule="auto"/>
        <w:ind w:left="852" w:hanging="852"/>
        <w:jc w:val="both"/>
        <w:rPr>
          <w:sz w:val="18"/>
          <w:szCs w:val="18"/>
        </w:rPr>
      </w:pPr>
      <w:r>
        <w:rPr>
          <w:b/>
          <w:sz w:val="18"/>
          <w:szCs w:val="18"/>
        </w:rPr>
        <w:t>Legend</w:t>
      </w:r>
      <w:r w:rsidRPr="0081413E">
        <w:rPr>
          <w:b/>
          <w:sz w:val="18"/>
          <w:szCs w:val="18"/>
        </w:rPr>
        <w:t>:</w:t>
      </w:r>
      <w:r w:rsidRPr="0081413E">
        <w:rPr>
          <w:b/>
          <w:sz w:val="18"/>
          <w:szCs w:val="18"/>
        </w:rPr>
        <w:tab/>
      </w:r>
      <w:r w:rsidRPr="0081413E">
        <w:rPr>
          <w:sz w:val="18"/>
          <w:szCs w:val="18"/>
        </w:rPr>
        <w:t>ACP: Adva</w:t>
      </w:r>
      <w:r>
        <w:rPr>
          <w:sz w:val="18"/>
          <w:szCs w:val="18"/>
        </w:rPr>
        <w:t xml:space="preserve">nce Care Planning; </w:t>
      </w:r>
      <w:r w:rsidRPr="0081413E">
        <w:rPr>
          <w:sz w:val="18"/>
          <w:szCs w:val="18"/>
        </w:rPr>
        <w:t>ACD:</w:t>
      </w:r>
      <w:r w:rsidRPr="0081413E">
        <w:rPr>
          <w:b/>
          <w:sz w:val="18"/>
          <w:szCs w:val="18"/>
        </w:rPr>
        <w:t xml:space="preserve"> </w:t>
      </w:r>
      <w:r w:rsidRPr="0081413E">
        <w:rPr>
          <w:sz w:val="18"/>
          <w:szCs w:val="18"/>
        </w:rPr>
        <w:t>Advanced Care Directive; C: Control Group</w:t>
      </w:r>
      <w:r>
        <w:rPr>
          <w:sz w:val="18"/>
          <w:szCs w:val="18"/>
        </w:rPr>
        <w:t xml:space="preserve">; </w:t>
      </w:r>
      <w:r w:rsidRPr="0081413E">
        <w:rPr>
          <w:sz w:val="18"/>
          <w:szCs w:val="18"/>
        </w:rPr>
        <w:t>CMO: Comfort Measures Only; CPS: Cognitive Performance Scale; CPR: Cardiopulmonary Resuscitation</w:t>
      </w:r>
      <w:r>
        <w:rPr>
          <w:sz w:val="18"/>
          <w:szCs w:val="18"/>
        </w:rPr>
        <w:t xml:space="preserve">; </w:t>
      </w:r>
      <w:r w:rsidRPr="0081413E">
        <w:rPr>
          <w:sz w:val="18"/>
          <w:szCs w:val="18"/>
        </w:rPr>
        <w:t xml:space="preserve">DNI: Do Not Intubate; DNH: Do Not Hospitalise; DNR: Do Not Resuscitate; </w:t>
      </w:r>
      <w:r>
        <w:rPr>
          <w:sz w:val="18"/>
          <w:szCs w:val="18"/>
        </w:rPr>
        <w:t xml:space="preserve">EOL: End of life; </w:t>
      </w:r>
      <w:r w:rsidRPr="0081413E">
        <w:rPr>
          <w:sz w:val="18"/>
          <w:szCs w:val="18"/>
        </w:rPr>
        <w:t>EOPA: Enduring Power of Attorney; FAST: Functional Assessment Staging Tool; GDS: Global Deterioration Scale;</w:t>
      </w:r>
      <w:r>
        <w:rPr>
          <w:sz w:val="18"/>
          <w:szCs w:val="18"/>
        </w:rPr>
        <w:t xml:space="preserve"> </w:t>
      </w:r>
      <w:r w:rsidRPr="0081413E">
        <w:rPr>
          <w:sz w:val="18"/>
          <w:szCs w:val="18"/>
        </w:rPr>
        <w:t>GOC: Goals of Care; I: Intervention Group</w:t>
      </w:r>
      <w:r>
        <w:rPr>
          <w:sz w:val="18"/>
          <w:szCs w:val="18"/>
        </w:rPr>
        <w:t xml:space="preserve">; </w:t>
      </w:r>
      <w:r w:rsidRPr="0081413E">
        <w:rPr>
          <w:sz w:val="18"/>
          <w:szCs w:val="18"/>
        </w:rPr>
        <w:t>ICU: Intensive Care Unit; IV abs: Intravenous Antibiotics; LOS: Length of Stay; MICU: Medical Intensive Care Unit; MCI: Mild Cognitive Impairment</w:t>
      </w:r>
      <w:r>
        <w:rPr>
          <w:sz w:val="18"/>
          <w:szCs w:val="18"/>
        </w:rPr>
        <w:t xml:space="preserve">; </w:t>
      </w:r>
      <w:r w:rsidRPr="0081413E">
        <w:rPr>
          <w:sz w:val="18"/>
          <w:szCs w:val="18"/>
        </w:rPr>
        <w:t xml:space="preserve">MMSE: Mini Mental State; MOLST: Medical Orders for Life Sustaining Treatment; MV: Mechanical Ventilation; NP: Nurse Practitioner; NPSD: Neurological and Psychological Symptoms of Dementia; </w:t>
      </w:r>
      <w:r>
        <w:rPr>
          <w:sz w:val="18"/>
          <w:szCs w:val="18"/>
        </w:rPr>
        <w:t xml:space="preserve">NR: Not Reported; </w:t>
      </w:r>
      <w:r w:rsidRPr="0081413E">
        <w:rPr>
          <w:sz w:val="18"/>
          <w:szCs w:val="18"/>
        </w:rPr>
        <w:t>OR: Odds Ratio; PWD: Person With Dementia; QOL: Quality of Life; RCF: Residential Care Facility; RCT: Randomised Controlled Trial; SDM: Substitute Decision Maker; TF:</w:t>
      </w:r>
      <w:r>
        <w:rPr>
          <w:sz w:val="18"/>
          <w:szCs w:val="18"/>
        </w:rPr>
        <w:t xml:space="preserve"> Tube Feeding</w:t>
      </w:r>
      <w:r w:rsidRPr="0081413E">
        <w:rPr>
          <w:sz w:val="18"/>
          <w:szCs w:val="18"/>
        </w:rPr>
        <w:t xml:space="preserve"> ; TISS: Therapeutic Intervention Scoring System</w:t>
      </w:r>
      <w:r>
        <w:rPr>
          <w:sz w:val="18"/>
          <w:szCs w:val="18"/>
        </w:rPr>
        <w:t xml:space="preserve">; </w:t>
      </w:r>
      <w:r w:rsidRPr="0081413E">
        <w:rPr>
          <w:sz w:val="18"/>
          <w:szCs w:val="18"/>
        </w:rPr>
        <w:t>* indicates physician assistant</w:t>
      </w:r>
    </w:p>
    <w:p w:rsidR="00200D78" w:rsidRDefault="00200D78"/>
    <w:p w:rsidR="00200D78" w:rsidRPr="00200D78" w:rsidRDefault="00200D78">
      <w:pPr>
        <w:rPr>
          <w:b/>
        </w:rPr>
      </w:pPr>
      <w:r>
        <w:rPr>
          <w:b/>
        </w:rPr>
        <w:t>Supplementary table r</w:t>
      </w:r>
      <w:r w:rsidRPr="00200D78">
        <w:rPr>
          <w:b/>
        </w:rPr>
        <w:t>eferences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00D78">
        <w:t xml:space="preserve">Ahronheim, J. C., Morrison, R. S., Morris, J., Baskin, S., &amp; Meier, D. E. (2000). Palliative care in advanced dementia: a randomized controlled trial and descriptive analysis. </w:t>
      </w:r>
      <w:r w:rsidRPr="00200D78">
        <w:rPr>
          <w:i/>
        </w:rPr>
        <w:t>J Palliat Med, 3</w:t>
      </w:r>
      <w:r w:rsidRPr="00200D78">
        <w:t>(3), 265-273. doi:10.1089/jpm.2000.3.265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Bekelman, D. B., Black, B. S., Shore, A. D., Kasper, J. D., &amp; Rabins, P. V. (2005). Hospice care in a cohort of elders with dementia and mild cognitive impairment. </w:t>
      </w:r>
      <w:r w:rsidRPr="00200D78">
        <w:rPr>
          <w:i/>
        </w:rPr>
        <w:t>Journal of pain and symptom management, 30</w:t>
      </w:r>
      <w:r w:rsidRPr="00200D78">
        <w:t xml:space="preserve">(3), 208-214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Bonner, G. J., Wang, E., Wilkie, D. J., Ferrans, C. E., Dancy, B., &amp; Watkins, Y. (2014). Advance care treatment plan (ACT-Plan) for African American family caregivers: a pilot study. </w:t>
      </w:r>
      <w:r w:rsidRPr="00200D78">
        <w:rPr>
          <w:i/>
        </w:rPr>
        <w:t>Dementia (London), 13</w:t>
      </w:r>
      <w:r w:rsidRPr="00200D78">
        <w:t>(1), 79-95. doi:10.1177/1471301212449408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Campbell, M. L., &amp; Guzman, J. A. (2004). A proactive approach to improve end-of-life care in a medical intensive care unit for patients with terminal dementia. </w:t>
      </w:r>
      <w:r w:rsidRPr="00200D78">
        <w:rPr>
          <w:i/>
        </w:rPr>
        <w:t>Crit Care Med, 32</w:t>
      </w:r>
      <w:r w:rsidRPr="00200D78">
        <w:t xml:space="preserve">(9), 1839-1843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Caplan, G. A., Meller, A., Squires, B., Chan, S., &amp; Willett, W. (2006). Advance care planning and hospital in the nursing home. </w:t>
      </w:r>
      <w:r w:rsidRPr="00200D78">
        <w:rPr>
          <w:i/>
        </w:rPr>
        <w:t>Age Ageing, 35</w:t>
      </w:r>
      <w:r w:rsidRPr="00200D78">
        <w:t>(6), 581-585. doi:10.1093/ageing/afl063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Casarett, D., Karlawish, J., Morales, K., Crowley, R., Mirsch, T., &amp; Asch, D. A. (2005). Improving the use of hospice services in nursing homes: a randomized controlled trial. </w:t>
      </w:r>
      <w:r w:rsidRPr="00200D78">
        <w:rPr>
          <w:i/>
        </w:rPr>
        <w:t>Jama, 294</w:t>
      </w:r>
      <w:r w:rsidRPr="00200D78">
        <w:t>(2), 211-217. doi:10.1001/jama.294.2.211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lastRenderedPageBreak/>
        <w:t xml:space="preserve">Catic, A. G., Berg, A. I., Moran, J. A., Knopp, J. R., Givens, J. L., Kiely, D. K., . . . Mitchell, S. L. (2013). Preliminary data from an advanced dementia consult service: integrating research, education, and clinical expertise. </w:t>
      </w:r>
      <w:r w:rsidRPr="00200D78">
        <w:rPr>
          <w:i/>
        </w:rPr>
        <w:t>J Am Geriatr Soc, 61</w:t>
      </w:r>
      <w:r w:rsidRPr="00200D78">
        <w:t>(11), 2008-2012. doi:10.1111/jgs.12530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DeLaGarza, V. W., Andersen, R. E., Mach, J., &amp; Bennett, R. G. (2001). Improving rates of advance directive discussions among managed care nursing home enrollees. </w:t>
      </w:r>
      <w:r w:rsidRPr="00200D78">
        <w:rPr>
          <w:i/>
        </w:rPr>
        <w:t>J Am Med Dir Assoc, 2</w:t>
      </w:r>
      <w:r w:rsidRPr="00200D78">
        <w:t xml:space="preserve">(3), 105-109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Einterz, S. F., Gilliam, R., Lin, F. C., McBride, J. M., &amp; Hanson, L. C. (2014). Development and testing of a decision aid on goals of care for advanced dementia. </w:t>
      </w:r>
      <w:r w:rsidRPr="00200D78">
        <w:rPr>
          <w:i/>
        </w:rPr>
        <w:t>J Am Med Dir Assoc, 15</w:t>
      </w:r>
      <w:r w:rsidRPr="00200D78">
        <w:t>(4), 251-255. doi:10.1016/j.jamda.2013.11.020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Ersek, M., Sefcik, J. S., Lin, F. C., Lee, T. J., Gilliam, R., &amp; Hanson, L. C. (2014). Provider staffing effect on a decision aid intervention. </w:t>
      </w:r>
      <w:r w:rsidRPr="00200D78">
        <w:rPr>
          <w:i/>
        </w:rPr>
        <w:t>Clin Nurs Res, 23</w:t>
      </w:r>
      <w:r w:rsidRPr="00200D78">
        <w:t>(1), 36-53. doi:10.1177/1054773812470840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Garden, G., Green, S., Pieniak, S., &amp; Gladman, J. (2016). The Bromhead Care Home Service: the impact of a service for care home residents with dementia on hospital admission and dying in preferred place of care. </w:t>
      </w:r>
      <w:r w:rsidRPr="00200D78">
        <w:rPr>
          <w:i/>
        </w:rPr>
        <w:t>Clin Med (Lond), 16</w:t>
      </w:r>
      <w:r w:rsidRPr="00200D78">
        <w:t>(2), 114-118. doi:10.7861/clinmedicine.16-2-114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Hanson, L. C., Carey, T. S., Caprio, A. J., Lee, T. J., Ersek, M., Garrett, J., . . . Mitchell, S. L. (2011). Improving decision-making for feeding options in advanced dementia: a randomized, controlled trial. </w:t>
      </w:r>
      <w:r w:rsidRPr="00200D78">
        <w:rPr>
          <w:i/>
        </w:rPr>
        <w:t>J Am Geriatr Soc, 59</w:t>
      </w:r>
      <w:r w:rsidRPr="00200D78">
        <w:t>(11), 2009-2016. doi:10.1111/j.1532-5415.2011.03629.x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Hanson, L. C., Reynolds, K. S., Henderson, M., &amp; Pickard, C. G. (2005). A quality improvement intervention to increase palliative care in nursing homes. </w:t>
      </w:r>
      <w:r w:rsidRPr="00200D78">
        <w:rPr>
          <w:i/>
        </w:rPr>
        <w:t>J Palliat Med, 8</w:t>
      </w:r>
      <w:r w:rsidRPr="00200D78">
        <w:t xml:space="preserve">(3), 576-584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Hanson, L. C., Song, M. K., Zimmerman, S., Gilliam, R., Rosemond, C., Chisholm, L., &amp; Lin, F. C. (2016). Fidelity to a behavioral intervention to improve goals of care decisions for nursing home residents with advanced dementia. </w:t>
      </w:r>
      <w:r w:rsidRPr="00200D78">
        <w:rPr>
          <w:i/>
        </w:rPr>
        <w:t>Clin Trials</w:t>
      </w:r>
      <w:r w:rsidRPr="00200D78">
        <w:t>. doi:10.1177/1740774516650863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Hilgeman, M. M., Allen, R. S., Snow, A. L., Durkin, D. W., DeCoster, J., &amp; Burgio, L. D. (2014). Preserving Identity and Planning for Advance Care (PIPAC): preliminary outcomes from a patient-centered intervention for individuals with mild dementia. </w:t>
      </w:r>
      <w:r w:rsidRPr="00200D78">
        <w:rPr>
          <w:i/>
        </w:rPr>
        <w:t>Aging Ment Health, 18</w:t>
      </w:r>
      <w:r w:rsidRPr="00200D78">
        <w:t>(4), 411-424. doi:10.1080/13607863.2013.868403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Hockley, J., Watson, J., Oxenham, D., &amp; Murray, S. (2010). The integrated implementation of two end-of-life care tools in nursing care homes in the UK: an in-depth evaluation. </w:t>
      </w:r>
      <w:r w:rsidRPr="00200D78">
        <w:rPr>
          <w:i/>
        </w:rPr>
        <w:t>Palliative medicine</w:t>
      </w:r>
      <w:r w:rsidRPr="00200D78">
        <w:t xml:space="preserve">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Lewis, M., Rand, E., Mullaly, E., Mellor, D., &amp; Macfarlane, S. (2015). Uptake of a newly implemented advance care planning program in a dementia diagnostic service. </w:t>
      </w:r>
      <w:r w:rsidRPr="00200D78">
        <w:rPr>
          <w:i/>
        </w:rPr>
        <w:t>Age Ageing, 44</w:t>
      </w:r>
      <w:r w:rsidRPr="00200D78">
        <w:t xml:space="preserve">(6), 1045-1049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Livingston, G., Lewis-Holmes, E., Pitfield, C., Manela, M., Chan, D., Constant, E., . . . Morris, J. (2013). Improving the end-of-life for people with dementia living in a care home: an intervention study. </w:t>
      </w:r>
      <w:r w:rsidRPr="00200D78">
        <w:rPr>
          <w:i/>
        </w:rPr>
        <w:t>Int Psychogeriatr, 25</w:t>
      </w:r>
      <w:r w:rsidRPr="00200D78">
        <w:t>(11), 1849-1858. doi:10.1017/s1041610213001221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Logsdon, R. G., McCurry, S. M., &amp; Teri, L. (2007). Time-Limited Support Groups for Individuals with Early Stage Dementia and Their Care Partners: Preliminary Outcomes from a Controlled Clinical Trial. </w:t>
      </w:r>
      <w:r w:rsidRPr="00200D78">
        <w:rPr>
          <w:i/>
        </w:rPr>
        <w:t>Clinical Gerontologist: The Journal of Aging and Mental Health, 30</w:t>
      </w:r>
      <w:r w:rsidRPr="00200D78">
        <w:t>(2), 5-19. doi:</w:t>
      </w:r>
      <w:hyperlink r:id="rId6" w:history="1">
        <w:r w:rsidRPr="00200D78">
          <w:rPr>
            <w:rStyle w:val="Hyperlink"/>
          </w:rPr>
          <w:t>http://dx.doi.org/10.1300/J018v30n02_02</w:t>
        </w:r>
      </w:hyperlink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Molloy, D. W., Guyatt, G. H., Russo, R., Goeree, R., O'Brien, B. J., Bédard, M., . . . Harrison, C. (2000). Systematic implementation of an advance directive program in nursing homes: a randomized controlled trial. </w:t>
      </w:r>
      <w:r w:rsidRPr="00200D78">
        <w:rPr>
          <w:i/>
        </w:rPr>
        <w:t>Jama, 283</w:t>
      </w:r>
      <w:r w:rsidRPr="00200D78">
        <w:t xml:space="preserve">(11), 1437-1444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Moorhouse, P., &amp; Mallery, L. H. (2012). Palliative and therapeutic harmonization: a model for appropriate decision-making in frail older adults. </w:t>
      </w:r>
      <w:r w:rsidRPr="00200D78">
        <w:rPr>
          <w:i/>
        </w:rPr>
        <w:t>J Am Geriatr Soc, 60</w:t>
      </w:r>
      <w:r w:rsidRPr="00200D78">
        <w:t>(12), 2326-2332. doi:10.1111/j.1532-5415.2012.04210.x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lastRenderedPageBreak/>
        <w:t xml:space="preserve">Morrison, R. S., Chichin, E., Carter, J., Burack, O., Lantz, M., &amp; Meier, D. E. (2005). The effect of a social work intervention to enhance advance care planning documentation in the nursing home. </w:t>
      </w:r>
      <w:r w:rsidRPr="00200D78">
        <w:rPr>
          <w:i/>
        </w:rPr>
        <w:t>J Am Geriatr Soc, 53</w:t>
      </w:r>
      <w:r w:rsidRPr="00200D78">
        <w:t>(2), 290-294. doi:10.1111/j.1532-5415.2005.53116.x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Pratt, C., Nay, T., Ladd, L., &amp; Heagerty, B. (1989). A model legal-financial education workshop for families caring for neurologically impaired elders. </w:t>
      </w:r>
      <w:r w:rsidRPr="00200D78">
        <w:rPr>
          <w:i/>
        </w:rPr>
        <w:t>Gerontologist, 29</w:t>
      </w:r>
      <w:r w:rsidRPr="00200D78">
        <w:t xml:space="preserve">(2), 258-262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Reinhardt, J. P., Chichin, E., Posner, L., &amp; Kassabian, S. (2014). Vital conversations with family in the nursing home: preparation for end-stage dementia care. </w:t>
      </w:r>
      <w:r w:rsidRPr="00200D78">
        <w:rPr>
          <w:i/>
        </w:rPr>
        <w:t>J Soc Work End Life Palliat Care, 10</w:t>
      </w:r>
      <w:r w:rsidRPr="00200D78">
        <w:t>(2), 112-126. doi:10.1080/15524256.2014.906371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Roberts, J. S., &amp; Silverio, E. (2009). Evaluation of an education and support program for early-stage Alzheimer's disease. </w:t>
      </w:r>
      <w:r w:rsidRPr="00200D78">
        <w:rPr>
          <w:i/>
        </w:rPr>
        <w:t>Journal of Applied Gerontology, 28</w:t>
      </w:r>
      <w:r w:rsidRPr="00200D78">
        <w:t xml:space="preserve">(4), 419-435. 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Sampson, E. L., Jones, L., Thune-Boyle, I. C., Kukkastenvehmas, R., King, M., Leurent, B., . . . Blanchard, M. R. (2011). Palliative assessment and advance care planning in severe dementia: an exploratory randomized controlled trial of a complex intervention. </w:t>
      </w:r>
      <w:r w:rsidRPr="00200D78">
        <w:rPr>
          <w:i/>
        </w:rPr>
        <w:t>Palliat Med, 25</w:t>
      </w:r>
      <w:r w:rsidRPr="00200D78">
        <w:t>(3), 197-209. doi:10.1177/0269216310391691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Samus, Q. M., Johnston, D., Black, B. S., Hess, E., Lyman, C., Vavilikolanu, A., . . . Lyketsos, C. G. (2014). A multidimensional home-based care coordination intervention for elders with memory disorders: the Maximizing Independence at Home (MIND) pilot randomized trial. </w:t>
      </w:r>
      <w:r w:rsidRPr="00200D78">
        <w:rPr>
          <w:i/>
        </w:rPr>
        <w:t>Am J Geriatr Psychiatry, 22</w:t>
      </w:r>
      <w:r w:rsidRPr="00200D78">
        <w:t>(4), 398-414. doi:10.1016/j.jagp.2013.12.175</w:t>
      </w:r>
    </w:p>
    <w:p w:rsidR="00200D78" w:rsidRPr="00200D78" w:rsidRDefault="00200D78" w:rsidP="00200D78">
      <w:pPr>
        <w:pStyle w:val="EndNoteBibliography"/>
        <w:spacing w:after="0"/>
        <w:ind w:left="720" w:hanging="720"/>
      </w:pPr>
      <w:r w:rsidRPr="00200D78">
        <w:t xml:space="preserve">Silverstein, N. M., &amp; Sherman, R. (2010). Taking control of Alzheimer's disease: a training evaluation. </w:t>
      </w:r>
      <w:r w:rsidRPr="00200D78">
        <w:rPr>
          <w:i/>
        </w:rPr>
        <w:t>Gerontol Geriatr Educ, 31</w:t>
      </w:r>
      <w:r w:rsidRPr="00200D78">
        <w:t>(3), 274-288. doi:10.1080/02701960.2010.503136</w:t>
      </w:r>
    </w:p>
    <w:p w:rsidR="00200D78" w:rsidRPr="00200D78" w:rsidRDefault="00200D78" w:rsidP="00200D78">
      <w:pPr>
        <w:pStyle w:val="EndNoteBibliography"/>
        <w:ind w:left="720" w:hanging="720"/>
      </w:pPr>
      <w:r w:rsidRPr="00200D78">
        <w:t xml:space="preserve">van der Steen, J. T., Arcand, M., Toscani, F., de Graas, T., Finetti, S., Beaulieu, M., . . . Hertogh, C. M. (2012). A family booklet about comfort care in advanced dementia: three-country evaluation. </w:t>
      </w:r>
      <w:r w:rsidRPr="00200D78">
        <w:rPr>
          <w:i/>
        </w:rPr>
        <w:t>J Am Med Dir Assoc, 13</w:t>
      </w:r>
      <w:r w:rsidRPr="00200D78">
        <w:t>(4), 368-375. doi:10.1016/j.jamda.2011.02.005</w:t>
      </w:r>
    </w:p>
    <w:p w:rsidR="00164ABD" w:rsidRDefault="00200D78">
      <w:r>
        <w:fldChar w:fldCharType="end"/>
      </w:r>
    </w:p>
    <w:sectPr w:rsidR="00164ABD" w:rsidSect="005A679B">
      <w:headerReference w:type="default" r:id="rId7"/>
      <w:footerReference w:type="default" r:id="rId8"/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810D5" w:rsidRDefault="00E810D5" w:rsidP="00164ABD">
      <w:pPr>
        <w:spacing w:after="0" w:line="240" w:lineRule="auto"/>
      </w:pPr>
      <w:r>
        <w:separator/>
      </w:r>
    </w:p>
  </w:endnote>
  <w:endnote w:type="continuationSeparator" w:id="0">
    <w:p w:rsidR="00E810D5" w:rsidRDefault="00E810D5" w:rsidP="00164A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4ABD" w:rsidRDefault="00164ABD" w:rsidP="00164ABD">
    <w:pPr>
      <w:pStyle w:val="Footer"/>
      <w:jc w:val="center"/>
    </w:pPr>
  </w:p>
  <w:p w:rsidR="00164ABD" w:rsidRDefault="00164ABD" w:rsidP="00164ABD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810D5" w:rsidRDefault="00E810D5" w:rsidP="00164ABD">
      <w:pPr>
        <w:spacing w:after="0" w:line="240" w:lineRule="auto"/>
      </w:pPr>
      <w:r>
        <w:separator/>
      </w:r>
    </w:p>
  </w:footnote>
  <w:footnote w:type="continuationSeparator" w:id="0">
    <w:p w:rsidR="00E810D5" w:rsidRDefault="00E810D5" w:rsidP="00164A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64ABD" w:rsidRDefault="00164ABD" w:rsidP="00164ABD">
    <w:pPr>
      <w:pStyle w:val="Header"/>
      <w:jc w:val="right"/>
    </w:pPr>
  </w:p>
  <w:p w:rsidR="00164ABD" w:rsidRDefault="00164AB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fp2rrd3aw5tyefx9lxzr5ozedevse9frda&quot;&gt;EndNote Library_ACP_interventions_DO_NOT_MOVE&lt;record-ids&gt;&lt;item&gt;17&lt;/item&gt;&lt;item&gt;18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4&lt;/item&gt;&lt;/record-ids&gt;&lt;/item&gt;&lt;/Libraries&gt;"/>
  </w:docVars>
  <w:rsids>
    <w:rsidRoot w:val="005A679B"/>
    <w:rsid w:val="00007F69"/>
    <w:rsid w:val="000A1F35"/>
    <w:rsid w:val="000B17C6"/>
    <w:rsid w:val="0013377A"/>
    <w:rsid w:val="00134D1C"/>
    <w:rsid w:val="0015588A"/>
    <w:rsid w:val="00164ABD"/>
    <w:rsid w:val="00182E47"/>
    <w:rsid w:val="0019509F"/>
    <w:rsid w:val="00200D78"/>
    <w:rsid w:val="002F438D"/>
    <w:rsid w:val="00392178"/>
    <w:rsid w:val="003C66C2"/>
    <w:rsid w:val="00466C6E"/>
    <w:rsid w:val="004C723B"/>
    <w:rsid w:val="004F2124"/>
    <w:rsid w:val="005928CF"/>
    <w:rsid w:val="00596563"/>
    <w:rsid w:val="005A3EEE"/>
    <w:rsid w:val="005A679B"/>
    <w:rsid w:val="005C20B5"/>
    <w:rsid w:val="00645BB3"/>
    <w:rsid w:val="00705376"/>
    <w:rsid w:val="00746FE2"/>
    <w:rsid w:val="008114F1"/>
    <w:rsid w:val="0084082C"/>
    <w:rsid w:val="0090133C"/>
    <w:rsid w:val="00956798"/>
    <w:rsid w:val="00A247E7"/>
    <w:rsid w:val="00A2492F"/>
    <w:rsid w:val="00A37B67"/>
    <w:rsid w:val="00AB1621"/>
    <w:rsid w:val="00AD4E51"/>
    <w:rsid w:val="00AF1058"/>
    <w:rsid w:val="00B01EE3"/>
    <w:rsid w:val="00B81D06"/>
    <w:rsid w:val="00BC15A9"/>
    <w:rsid w:val="00C152CB"/>
    <w:rsid w:val="00CD66B2"/>
    <w:rsid w:val="00D133AF"/>
    <w:rsid w:val="00D202EE"/>
    <w:rsid w:val="00DF2673"/>
    <w:rsid w:val="00E41366"/>
    <w:rsid w:val="00E50CF8"/>
    <w:rsid w:val="00E810D5"/>
    <w:rsid w:val="00EA58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46B9300-1983-4E92-BFCB-3CDDDCD228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679B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64A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4ABD"/>
  </w:style>
  <w:style w:type="paragraph" w:styleId="Footer">
    <w:name w:val="footer"/>
    <w:basedOn w:val="Normal"/>
    <w:link w:val="FooterChar"/>
    <w:uiPriority w:val="99"/>
    <w:unhideWhenUsed/>
    <w:rsid w:val="00164A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4ABD"/>
  </w:style>
  <w:style w:type="paragraph" w:styleId="BalloonText">
    <w:name w:val="Balloon Text"/>
    <w:basedOn w:val="Normal"/>
    <w:link w:val="BalloonTextChar"/>
    <w:uiPriority w:val="99"/>
    <w:semiHidden/>
    <w:unhideWhenUsed/>
    <w:rsid w:val="00164A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4ABD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164ABD"/>
    <w:rPr>
      <w:color w:val="808080"/>
    </w:rPr>
  </w:style>
  <w:style w:type="table" w:customStyle="1" w:styleId="TableGrid3">
    <w:name w:val="Table Grid3"/>
    <w:basedOn w:val="TableNormal"/>
    <w:next w:val="TableGrid"/>
    <w:uiPriority w:val="59"/>
    <w:rsid w:val="005A679B"/>
    <w:pPr>
      <w:spacing w:after="0" w:line="240" w:lineRule="auto"/>
    </w:pPr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5A67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00D7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0D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00D7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00D7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00D7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dx.doi.org/10.1300/J018v30n02_02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2</Pages>
  <Words>7767</Words>
  <Characters>44277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Sydney</Company>
  <LinksUpToDate>false</LinksUpToDate>
  <CharactersWithSpaces>51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Luckett</dc:creator>
  <cp:keywords/>
  <dc:description/>
  <cp:lastModifiedBy>Jamie Magyar</cp:lastModifiedBy>
  <cp:revision>5</cp:revision>
  <dcterms:created xsi:type="dcterms:W3CDTF">2019-02-12T06:43:00Z</dcterms:created>
  <dcterms:modified xsi:type="dcterms:W3CDTF">2019-11-25T22:01:00Z</dcterms:modified>
</cp:coreProperties>
</file>